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39DB439F" w:rsidR="00DA712E" w:rsidRPr="0092480E" w:rsidRDefault="005145A4" w:rsidP="00153762">
      <w:pPr>
        <w:pStyle w:val="Title"/>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0"/>
      <w:r>
        <w:rPr>
          <w:rFonts w:ascii="Calibri" w:hAnsi="Calibri" w:cs="Calibri"/>
        </w:rPr>
        <w:t xml:space="preserve">2700 </w:t>
      </w:r>
      <w:commentRangeEnd w:id="0"/>
      <w:r>
        <w:rPr>
          <w:rStyle w:val="CommentReference"/>
          <w:rFonts w:asciiTheme="minorHAnsi" w:eastAsiaTheme="minorHAnsi" w:hAnsiTheme="minorHAnsi" w:cstheme="minorBidi"/>
          <w:lang w:val="en-GB"/>
        </w:rPr>
        <w:commentReference w:id="0"/>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1937F925"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Heading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w:t>
      </w:r>
      <w:r w:rsidR="0009396D">
        <w:rPr>
          <w:rFonts w:ascii="Calibri" w:hAnsi="Calibri" w:cs="Calibri"/>
        </w:rPr>
        <w:t>95%</w:t>
      </w:r>
      <w:r w:rsidR="0009396D">
        <w:rPr>
          <w:rFonts w:ascii="Calibri" w:hAnsi="Calibri" w:cs="Calibri"/>
        </w:rPr>
        <w:t>-</w:t>
      </w:r>
      <w:r w:rsidR="0009396D">
        <w:rPr>
          <w:rFonts w:ascii="Calibri" w:hAnsi="Calibri" w:cs="Calibri"/>
        </w:rPr>
        <w:t xml:space="preserve">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50FD6F5A" w14:textId="77777777" w:rsidR="00155FFA"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 xml:space="preserve">contagion with </w:t>
      </w:r>
    </w:p>
    <w:p w14:paraId="0A5E86E6" w14:textId="2F2A3015" w:rsidR="59F76BD3" w:rsidRPr="00C2764C" w:rsidRDefault="00155FFA" w:rsidP="00153762">
      <w:pPr>
        <w:spacing w:line="276" w:lineRule="auto"/>
        <w:rPr>
          <w:rFonts w:ascii="Calibri" w:eastAsiaTheme="minorEastAsia" w:hAnsi="Calibri" w:cs="Calibri"/>
        </w:rPr>
      </w:pPr>
      <w:r>
        <w:rPr>
          <w:rFonts w:ascii="Calibri" w:eastAsiaTheme="minorEastAsia" w:hAnsi="Calibri" w:cs="Calibri"/>
        </w:rPr>
        <w:t>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0407520"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9&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67841" w:rsidRPr="00C2764C">
        <w:rPr>
          <w:rFonts w:ascii="Calibri" w:eastAsiaTheme="minorEastAsia" w:hAnsi="Calibri" w:cs="Calibri"/>
        </w:rPr>
        <w:t xml:space="preserve">it would take 7-16 months </w:t>
      </w:r>
      <w:r w:rsidR="00155FFA">
        <w:rPr>
          <w:rFonts w:ascii="Calibri" w:eastAsiaTheme="minorEastAsia" w:hAnsi="Calibri" w:cs="Calibri"/>
        </w:rPr>
        <w:t xml:space="preserve">in the United States </w:t>
      </w:r>
      <w:r w:rsidR="00895489">
        <w:rPr>
          <w:rFonts w:ascii="Calibri" w:eastAsiaTheme="minorEastAsia" w:hAnsi="Calibri" w:cs="Calibri"/>
        </w:rPr>
        <w:t xml:space="preserve">for </w:t>
      </w:r>
      <w:r w:rsidR="00155FFA">
        <w:rPr>
          <w:rFonts w:ascii="Calibri" w:eastAsiaTheme="minorEastAsia" w:hAnsi="Calibri" w:cs="Calibri"/>
        </w:rPr>
        <w:t xml:space="preserve">the system of </w:t>
      </w:r>
      <w:r w:rsidR="00155FFA" w:rsidRPr="00C2764C">
        <w:rPr>
          <w:rFonts w:ascii="Calibri" w:eastAsiaTheme="minorEastAsia" w:hAnsi="Calibri" w:cs="Calibri"/>
        </w:rPr>
        <w:t>orthopedic surg</w:t>
      </w:r>
      <w:r w:rsidR="00155FFA">
        <w:rPr>
          <w:rFonts w:ascii="Calibri" w:eastAsiaTheme="minorEastAsia" w:hAnsi="Calibri" w:cs="Calibri"/>
        </w:rPr>
        <w:t>ery to recover to nearly</w:t>
      </w:r>
      <w:r w:rsidR="00895489">
        <w:rPr>
          <w:rFonts w:ascii="Calibri" w:eastAsiaTheme="minorEastAsia" w:hAnsi="Calibri" w:cs="Calibri"/>
        </w:rPr>
        <w:t xml:space="preserve">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0&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155FFA">
        <w:rPr>
          <w:rFonts w:ascii="Calibri" w:eastAsiaTheme="minorEastAsia" w:hAnsi="Calibri" w:cs="Calibri"/>
        </w:rPr>
        <w:t xml:space="preserve">Also, </w:t>
      </w:r>
      <w:r w:rsidR="005572BE">
        <w:rPr>
          <w:rFonts w:ascii="Calibri" w:eastAsiaTheme="minorEastAsia" w:hAnsi="Calibri" w:cs="Calibri"/>
        </w:rPr>
        <w:t xml:space="preserve">if </w:t>
      </w:r>
      <w:r w:rsidR="00AC2E3D">
        <w:rPr>
          <w:rFonts w:ascii="Calibri" w:eastAsiaTheme="minorEastAsia" w:hAnsi="Calibri" w:cs="Calibri"/>
        </w:rPr>
        <w:t xml:space="preserve">regular </w:t>
      </w:r>
      <w:r w:rsidR="00155FFA">
        <w:rPr>
          <w:rFonts w:ascii="Calibri" w:eastAsiaTheme="minorEastAsia" w:hAnsi="Calibri" w:cs="Calibri"/>
        </w:rPr>
        <w:t xml:space="preserve">cardiothoracic </w:t>
      </w:r>
      <w:r w:rsidR="00AC2E3D">
        <w:rPr>
          <w:rFonts w:ascii="Calibri" w:eastAsiaTheme="minorEastAsia" w:hAnsi="Calibri" w:cs="Calibri"/>
        </w:rPr>
        <w:t xml:space="preserve">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xml:space="preserve">, the backlog </w:t>
      </w:r>
      <w:r w:rsidR="00155FFA">
        <w:rPr>
          <w:rFonts w:ascii="Calibri" w:eastAsiaTheme="minorEastAsia" w:hAnsi="Calibri" w:cs="Calibri"/>
        </w:rPr>
        <w:t xml:space="preserve">of these patients </w:t>
      </w:r>
      <w:r w:rsidR="005572BE">
        <w:rPr>
          <w:rFonts w:ascii="Calibri" w:eastAsiaTheme="minorEastAsia" w:hAnsi="Calibri" w:cs="Calibri"/>
        </w:rPr>
        <w:t>may never clear.</w:t>
      </w:r>
      <w:r w:rsidR="005572BE">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1&lt;/sup&gt;"},"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650899B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2–16&lt;/sup&gt;","plainTextFormattedCitation":"12–16","previouslyFormattedCitation":"&lt;sup&gt;12–16&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2–16</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7</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D4A0236"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r w:rsidR="00950680">
        <w:rPr>
          <w:rFonts w:ascii="Calibri" w:hAnsi="Calibri" w:cs="Calibri"/>
        </w:rPr>
        <w:t xml:space="preserve">individual </w:t>
      </w:r>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experts</w:t>
      </w:r>
      <w:r w:rsidR="00C2764C" w:rsidRPr="00C2764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9</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lastRenderedPageBreak/>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Heading3"/>
        <w:spacing w:line="276" w:lineRule="auto"/>
      </w:pPr>
      <w:r>
        <w:t>Overview</w:t>
      </w:r>
    </w:p>
    <w:p w14:paraId="6D9BEE3F" w14:textId="44C9F4A7"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 xml:space="preserve">e selected </w:t>
      </w:r>
      <w:r w:rsidR="00D4671E">
        <w:rPr>
          <w:rFonts w:ascii="Calibri" w:hAnsi="Calibri" w:cs="Calibri"/>
        </w:rPr>
        <w:t>43</w:t>
      </w:r>
      <w:r w:rsidR="00263F74">
        <w:rPr>
          <w:rFonts w:ascii="Calibri" w:hAnsi="Calibri" w:cs="Calibri"/>
        </w:rPr>
        <w:t xml:space="preserve"> </w:t>
      </w:r>
      <w:r w:rsidR="002333CC">
        <w:rPr>
          <w:rFonts w:ascii="Calibri" w:hAnsi="Calibri" w:cs="Calibri"/>
        </w:rPr>
        <w:t xml:space="preserve">semi-elective </w:t>
      </w:r>
      <w:r w:rsidR="00F727B4">
        <w:rPr>
          <w:rFonts w:ascii="Calibri" w:hAnsi="Calibri" w:cs="Calibri"/>
        </w:rPr>
        <w:t xml:space="preserve">surgeries </w:t>
      </w:r>
      <w:r w:rsidR="00263F74">
        <w:rPr>
          <w:rFonts w:ascii="Calibri" w:hAnsi="Calibri" w:cs="Calibri"/>
        </w:rPr>
        <w:t xml:space="preserve">(performed within three days up to three week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7C0CF8">
        <w:rPr>
          <w:rFonts w:ascii="Calibri" w:hAnsi="Calibri" w:cs="Calibri"/>
        </w:rPr>
        <w:t>searched for</w:t>
      </w:r>
      <w:r w:rsidR="00B366DE">
        <w:rPr>
          <w:rFonts w:ascii="Calibri" w:hAnsi="Calibri" w:cs="Calibri"/>
        </w:rPr>
        <w:t xml:space="preserve"> input parameters for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w:t>
      </w:r>
      <w:r w:rsidR="00263F74">
        <w:rPr>
          <w:rFonts w:ascii="Calibri" w:hAnsi="Calibri" w:cs="Calibri"/>
        </w:rPr>
        <w:t xml:space="preserve">state transition 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3F765FB1"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t>
      </w:r>
      <w:r w:rsidR="00263F74">
        <w:rPr>
          <w:rFonts w:ascii="Calibri" w:hAnsi="Calibri" w:cs="Calibri"/>
        </w:rPr>
        <w:t>should ideally be performed within three</w:t>
      </w:r>
      <w:r w:rsidRPr="004C45BB">
        <w:rPr>
          <w:rFonts w:ascii="Calibri" w:hAnsi="Calibri" w:cs="Calibri"/>
        </w:rPr>
        <w:t xml:space="preserve"> days</w:t>
      </w:r>
      <w:r w:rsidR="00263F74">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 xml:space="preserve">by two senior clinicians.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expert panel</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24979F7B" w14:textId="24376886"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rces can be found in Appendix A</w:t>
      </w:r>
      <w:r w:rsidR="008613C6">
        <w:rPr>
          <w:rFonts w:ascii="Calibri" w:hAnsi="Calibri" w:cs="Calibri"/>
        </w:rPr>
        <w:t xml:space="preserve">, and a </w:t>
      </w:r>
      <w:r w:rsidR="00D4671E">
        <w:rPr>
          <w:rFonts w:ascii="Calibri" w:hAnsi="Calibri" w:cs="Calibri"/>
        </w:rPr>
        <w:t xml:space="preserve">more </w:t>
      </w:r>
      <w:r w:rsidR="008613C6">
        <w:rPr>
          <w:rFonts w:ascii="Calibri" w:hAnsi="Calibri" w:cs="Calibri"/>
        </w:rPr>
        <w:t xml:space="preserve">description of the </w:t>
      </w:r>
      <w:r w:rsidR="00D4671E">
        <w:rPr>
          <w:rFonts w:ascii="Calibri" w:hAnsi="Calibri" w:cs="Calibri"/>
        </w:rPr>
        <w:t xml:space="preserve">model parameters and assumptions </w:t>
      </w:r>
      <w:r w:rsidR="008613C6">
        <w:rPr>
          <w:rFonts w:ascii="Calibri" w:hAnsi="Calibri" w:cs="Calibri"/>
        </w:rPr>
        <w:t>can be found in Appendix C</w:t>
      </w:r>
      <w:r w:rsidR="00AC2E3D">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2323CB36" w14:textId="7DB975DC" w:rsidR="00282BDB" w:rsidRDefault="00AC2E3D" w:rsidP="00BB3C35">
      <w:pPr>
        <w:spacing w:line="276" w:lineRule="auto"/>
        <w:rPr>
          <w:rFonts w:ascii="Calibri" w:hAnsi="Calibri" w:cs="Calibri"/>
        </w:rPr>
      </w:pPr>
      <w:r>
        <w:rPr>
          <w:rFonts w:ascii="Calibri" w:hAnsi="Calibri" w:cs="Calibri"/>
        </w:rPr>
        <w:t xml:space="preserve">The class of evidence we collected was defined as class I (Randomized Controlled Trials or systematic reviews of Randomized Controlled Trials), class </w:t>
      </w:r>
      <w:proofErr w:type="spellStart"/>
      <w:r>
        <w:rPr>
          <w:rFonts w:ascii="Calibri" w:hAnsi="Calibri" w:cs="Calibri"/>
        </w:rPr>
        <w:t>IIa</w:t>
      </w:r>
      <w:proofErr w:type="spellEnd"/>
      <w:r>
        <w:rPr>
          <w:rFonts w:ascii="Calibri" w:hAnsi="Calibri" w:cs="Calibri"/>
        </w:rPr>
        <w:t xml:space="preserve"> (Prospective observational studies, before-after studies), class IIb (Retrospective observational studies, expert panels for the utilities, national registries), and class III (expert opinion).</w:t>
      </w:r>
    </w:p>
    <w:p w14:paraId="17406830" w14:textId="77777777" w:rsidR="008A38A5" w:rsidRPr="00514AC6" w:rsidRDefault="008A38A5" w:rsidP="00153762">
      <w:pPr>
        <w:pStyle w:val="Heading3"/>
        <w:spacing w:line="276" w:lineRule="auto"/>
      </w:pPr>
      <w:r w:rsidRPr="00514AC6">
        <w:lastRenderedPageBreak/>
        <w:t>Markov model</w:t>
      </w:r>
    </w:p>
    <w:p w14:paraId="0940D538" w14:textId="0D9C492F"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0F35D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8&lt;/sup&gt;","plainTextFormattedCitation":"23,28","previouslyFormattedCitation":"&lt;sup&gt;23,28&lt;/sup&gt;"},"properties":{"noteIndex":0},"schema":"https://github.com/citation-style-language/schema/raw/master/csl-citation.json"}</w:instrText>
      </w:r>
      <w:r w:rsidR="000F35D3" w:rsidRPr="0092480E">
        <w:rPr>
          <w:rFonts w:ascii="Calibri" w:hAnsi="Calibri" w:cs="Calibri"/>
        </w:rPr>
        <w:fldChar w:fldCharType="separate"/>
      </w:r>
      <w:r w:rsidR="000F35D3" w:rsidRPr="005572BE">
        <w:rPr>
          <w:rFonts w:ascii="Calibri" w:hAnsi="Calibri" w:cs="Calibri"/>
          <w:noProof/>
          <w:vertAlign w:val="superscript"/>
        </w:rPr>
        <w:t>23,28</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Pr="0092480E">
        <w:rPr>
          <w:rFonts w:ascii="Calibri" w:eastAsia="Calibri" w:hAnsi="Calibri" w:cs="Calibri"/>
        </w:rPr>
        <w:t xml:space="preserve"> a preoperative state, a postoperative state, and a dead state (Figure 1).</w:t>
      </w:r>
      <w:r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expected life years or QALYs</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0F35D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3,29,30&lt;/sup&gt;","plainTextFormattedCitation":"23,29,30","previouslyFormattedCitation":"&lt;sup&gt;23,30&lt;/sup&gt;"},"properties":{"noteIndex":0},"schema":"https://github.com/citation-style-language/schema/raw/master/csl-citation.json"}</w:instrText>
      </w:r>
      <w:r w:rsidR="000F35D3" w:rsidRPr="0092480E">
        <w:rPr>
          <w:rFonts w:ascii="Calibri" w:hAnsi="Calibri" w:cs="Calibri"/>
        </w:rPr>
        <w:fldChar w:fldCharType="separate"/>
      </w:r>
      <w:r w:rsidR="000F35D3" w:rsidRPr="000F35D3">
        <w:rPr>
          <w:rFonts w:ascii="Calibri" w:hAnsi="Calibri" w:cs="Calibri"/>
          <w:noProof/>
          <w:vertAlign w:val="superscript"/>
        </w:rPr>
        <w:t>23,29,30</w:t>
      </w:r>
      <w:r w:rsidR="000F35D3" w:rsidRPr="0092480E">
        <w:rPr>
          <w:rFonts w:ascii="Calibri" w:hAnsi="Calibri" w:cs="Calibri"/>
        </w:rPr>
        <w:fldChar w:fldCharType="end"/>
      </w:r>
      <w:r w:rsidR="000F35D3">
        <w:rPr>
          <w:rFonts w:ascii="Calibri" w:hAnsi="Calibri" w:cs="Calibri"/>
        </w:rPr>
        <w:t xml:space="preserve"> </w:t>
      </w:r>
      <w:r w:rsidRPr="0092480E">
        <w:rPr>
          <w:rFonts w:ascii="Calibri" w:hAnsi="Calibri" w:cs="Calibri"/>
        </w:rPr>
        <w:t xml:space="preserve">The entire cohort </w:t>
      </w:r>
      <w:r w:rsidR="000F35D3">
        <w:rPr>
          <w:rFonts w:ascii="Calibri" w:hAnsi="Calibri" w:cs="Calibri"/>
        </w:rPr>
        <w:t>started</w:t>
      </w:r>
      <w:r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Pr="0092480E">
        <w:rPr>
          <w:rFonts w:ascii="Calibri" w:hAnsi="Calibri" w:cs="Calibri"/>
        </w:rPr>
        <w:t>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w:t>
      </w:r>
      <w:r w:rsidR="000F35D3">
        <w:rPr>
          <w:rFonts w:ascii="Calibri" w:hAnsi="Calibri" w:cs="Calibri"/>
        </w:rPr>
        <w:t xml:space="preserve">with a </w:t>
      </w:r>
      <w:r w:rsidRPr="002C1AFD">
        <w:rPr>
          <w:rFonts w:ascii="Calibri" w:hAnsi="Calibri" w:cs="Calibri"/>
        </w:rPr>
        <w:t xml:space="preserve">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Default="008A38A5" w:rsidP="00153762">
      <w:pPr>
        <w:spacing w:line="276" w:lineRule="auto"/>
      </w:pPr>
    </w:p>
    <w:p w14:paraId="38EB6022" w14:textId="77777777" w:rsidR="00BB3C35" w:rsidRPr="002E05CA" w:rsidRDefault="00BB3C35" w:rsidP="00BB3C35">
      <w:pPr>
        <w:pStyle w:val="Heading3"/>
        <w:spacing w:line="276" w:lineRule="auto"/>
        <w:rPr>
          <w:rFonts w:ascii="Calibri" w:hAnsi="Calibri" w:cs="Calibri"/>
          <w:lang w:val="en-US"/>
        </w:rPr>
      </w:pPr>
      <w:r>
        <w:rPr>
          <w:rFonts w:ascii="Calibri" w:hAnsi="Calibri" w:cs="Calibri"/>
          <w:lang w:val="en-US"/>
        </w:rPr>
        <w:t>Health Effects of Surgery</w:t>
      </w:r>
    </w:p>
    <w:p w14:paraId="38D3D257" w14:textId="77777777" w:rsidR="00BB3C35" w:rsidRPr="00BB3C35" w:rsidRDefault="00BB3C35" w:rsidP="00BB3C35">
      <w:pPr>
        <w:spacing w:line="276" w:lineRule="auto"/>
        <w:rPr>
          <w:rFonts w:ascii="Calibri" w:hAnsi="Calibri" w:cs="Calibri"/>
          <w:lang w:val="en-GB"/>
        </w:rPr>
      </w:pPr>
      <w:r>
        <w:rPr>
          <w:rFonts w:ascii="Calibri" w:hAnsi="Calibri" w:cs="Calibri"/>
          <w:lang w:val="en-GB"/>
        </w:rPr>
        <w:t xml:space="preserve">The effects of delays in surgery on survival and quality of life were evaluated. Survival and quality of life from no surgery was compared to survival and quality of life at 2 weeks and 52 weeks, to determine the survival and quality of life associated with surgery and survival and quality of life lost per 50 weeks, respectively. This measure of urgency was converted to loss per month and was used to rank the surgeries. </w:t>
      </w:r>
      <w:r w:rsidRPr="0092480E">
        <w:rPr>
          <w:rFonts w:ascii="Calibri" w:hAnsi="Calibri" w:cs="Calibri"/>
        </w:rPr>
        <w:t>Finally, the model results were compared</w:t>
      </w:r>
      <w:r>
        <w:rPr>
          <w:rFonts w:ascii="Calibri" w:hAnsi="Calibri" w:cs="Calibri"/>
        </w:rPr>
        <w:t xml:space="preserve"> </w:t>
      </w:r>
      <w:r w:rsidRPr="0092480E">
        <w:rPr>
          <w:rFonts w:ascii="Calibri" w:hAnsi="Calibri" w:cs="Calibri"/>
        </w:rPr>
        <w:t>visually to the capacity requirements</w:t>
      </w:r>
      <w:r>
        <w:rPr>
          <w:rFonts w:ascii="Calibri" w:hAnsi="Calibri" w:cs="Calibri"/>
        </w:rPr>
        <w:t xml:space="preserve"> in our hospital</w:t>
      </w:r>
      <w:r w:rsidRPr="0092480E">
        <w:rPr>
          <w:rFonts w:ascii="Calibri" w:hAnsi="Calibri" w:cs="Calibri"/>
        </w:rPr>
        <w:t xml:space="preserve">, obtained from the electronic patient </w:t>
      </w:r>
      <w:commentRangeStart w:id="1"/>
      <w:r w:rsidRPr="0092480E">
        <w:rPr>
          <w:rFonts w:ascii="Calibri" w:hAnsi="Calibri" w:cs="Calibri"/>
        </w:rPr>
        <w:t>registry</w:t>
      </w:r>
      <w:commentRangeEnd w:id="1"/>
      <w:r>
        <w:rPr>
          <w:rStyle w:val="CommentReference"/>
          <w:rFonts w:asciiTheme="minorHAnsi" w:eastAsiaTheme="minorHAnsi" w:hAnsiTheme="minorHAnsi" w:cstheme="minorBidi"/>
          <w:lang w:val="en-GB"/>
        </w:rPr>
        <w:commentReference w:id="1"/>
      </w:r>
      <w:r w:rsidRPr="0092480E">
        <w:rPr>
          <w:rFonts w:ascii="Calibri" w:hAnsi="Calibri" w:cs="Calibri"/>
        </w:rPr>
        <w:t>.</w:t>
      </w:r>
      <w:commentRangeStart w:id="2"/>
      <w:commentRangeEnd w:id="2"/>
      <w:r>
        <w:rPr>
          <w:rStyle w:val="CommentReference"/>
          <w:rFonts w:asciiTheme="minorHAnsi" w:eastAsiaTheme="minorHAnsi" w:hAnsiTheme="minorHAnsi" w:cstheme="minorBidi"/>
          <w:lang w:val="en-GB"/>
        </w:rPr>
        <w:commentReference w:id="2"/>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07FDB5FB"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xml:space="preserve">. </w:t>
      </w:r>
      <w:r w:rsidR="00417F4E" w:rsidRPr="00087404">
        <w:rPr>
          <w:rFonts w:ascii="Calibri" w:hAnsi="Calibri" w:cs="Calibri"/>
        </w:rPr>
        <w:t xml:space="preserve">In </w:t>
      </w:r>
      <w:r w:rsidR="00417F4E">
        <w:rPr>
          <w:rFonts w:ascii="Calibri" w:hAnsi="Calibri" w:cs="Calibri"/>
        </w:rPr>
        <w:t xml:space="preserve">the </w:t>
      </w:r>
      <w:r w:rsidR="00417F4E" w:rsidRPr="00087404">
        <w:rPr>
          <w:rFonts w:ascii="Calibri" w:hAnsi="Calibri" w:cs="Calibri"/>
        </w:rPr>
        <w:t xml:space="preserve">probabilistic sensitivity analyses, the model was run </w:t>
      </w:r>
      <w:r w:rsidR="00417F4E">
        <w:rPr>
          <w:rFonts w:ascii="Calibri" w:hAnsi="Calibri" w:cs="Calibri"/>
        </w:rPr>
        <w:t>100</w:t>
      </w:r>
      <w:r w:rsidR="00417F4E" w:rsidRPr="00087404">
        <w:rPr>
          <w:rFonts w:ascii="Calibri" w:hAnsi="Calibri" w:cs="Calibri"/>
        </w:rPr>
        <w:t xml:space="preserve"> times, each taking random draws from prespecified uncertainty distributions of all inputs.</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6785B456" w:rsidR="0083596A" w:rsidRPr="00A57785" w:rsidRDefault="0083596A" w:rsidP="00153762">
      <w:pPr>
        <w:spacing w:line="276" w:lineRule="auto"/>
        <w:rPr>
          <w:rFonts w:ascii="Calibri" w:eastAsia="Calibri" w:hAnsi="Calibri" w:cs="Calibri"/>
        </w:rPr>
      </w:pPr>
      <w:r w:rsidRPr="0092480E">
        <w:rPr>
          <w:rFonts w:ascii="Calibri" w:hAnsi="Calibri" w:cs="Calibri"/>
        </w:rPr>
        <w:lastRenderedPageBreak/>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4&lt;/sup&gt;","plainTextFormattedCitation":"34","previouslyFormattedCitation":"&lt;sup&gt;3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0872A8">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5&lt;/sup&gt;","plainTextFormattedCitation":"35","previouslyFormattedCitation":"&lt;sup&gt;35&lt;/sup&gt;"},"properties":{"noteIndex":0},"schema":"https://github.com/citation-style-language/schema/raw/master/csl-citation.json"}</w:instrText>
      </w:r>
      <w:r>
        <w:rPr>
          <w:rFonts w:ascii="Calibri" w:hAnsi="Calibri" w:cs="Calibri"/>
        </w:rPr>
        <w:fldChar w:fldCharType="separate"/>
      </w:r>
      <w:r w:rsidR="005572BE" w:rsidRPr="005572BE">
        <w:rPr>
          <w:rFonts w:ascii="Calibri" w:hAnsi="Calibri" w:cs="Calibri"/>
          <w:noProof/>
          <w:vertAlign w:val="superscript"/>
        </w:rPr>
        <w:t>35</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6,37&lt;/sup&gt;","plainTextFormattedCitation":"36,37","previouslyFormattedCitation":"&lt;sup&gt;36,37&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6,3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2A3E2372"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4D6508">
        <w:rPr>
          <w:rFonts w:ascii="Calibri" w:hAnsi="Calibri" w:cs="Calibri"/>
        </w:rPr>
        <w:t xml:space="preserve">; </w:t>
      </w:r>
      <w:commentRangeStart w:id="3"/>
      <w:r w:rsidR="004D6508">
        <w:rPr>
          <w:rFonts w:ascii="Calibri" w:hAnsi="Calibri" w:cs="Calibri"/>
        </w:rPr>
        <w:t>XX%</w:t>
      </w:r>
      <w:commentRangeEnd w:id="3"/>
      <w:r w:rsidR="004D6508">
        <w:rPr>
          <w:rStyle w:val="CommentReference"/>
          <w:rFonts w:asciiTheme="minorHAnsi" w:eastAsiaTheme="minorHAnsi" w:hAnsiTheme="minorHAnsi" w:cstheme="minorBidi"/>
          <w:lang w:val="en-GB"/>
        </w:rPr>
        <w:commentReference w:id="3"/>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 surgeries</w:t>
      </w:r>
      <w:r w:rsidR="009812F3" w:rsidRPr="00A04BC9">
        <w:rPr>
          <w:rFonts w:ascii="Calibri" w:hAnsi="Calibri" w:cs="Calibri"/>
        </w:rPr>
        <w:t>, 3 indirectly calculated. For 14 surgeries, QoL was available through the WHO Global Burden of Disease study. For the remaining 29 surgeries, the QoL of the pre- and postoperative health state was estimated by the expert panel as described in the methods section. For 6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71679E" w:rsidRPr="0071679E">
        <w:rPr>
          <w:rFonts w:ascii="Calibri" w:hAnsi="Calibri" w:cs="Calibri"/>
          <w:highlight w:val="yellow"/>
        </w:rPr>
        <w:t>XX/XX%)</w:t>
      </w:r>
      <w:r w:rsidR="00B12901">
        <w:rPr>
          <w:rFonts w:ascii="Calibri" w:hAnsi="Calibri" w:cs="Calibri"/>
        </w:rPr>
        <w:t xml:space="preserve">. The estimates for the time until surgery becomes ineffective was mostly based on class IIb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0F35D3">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0F35D3">
        <w:rPr>
          <w:rFonts w:ascii="Cambria Math" w:hAnsi="Cambria Math" w:cs="Cambria Math"/>
        </w:rPr>
        <w:instrText>∼</w:instrText>
      </w:r>
      <w:r w:rsidR="000F35D3">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0F35D3">
        <w:rPr>
          <w:rFonts w:ascii="Cambria Math" w:hAnsi="Cambria Math" w:cs="Cambria Math"/>
        </w:rPr>
        <w:instrText>∼</w:instrText>
      </w:r>
      <w:r w:rsidR="000F35D3">
        <w:rPr>
          <w:rFonts w:ascii="Calibri" w:hAnsi="Calibri" w:cs="Calibri"/>
        </w:rPr>
        <w:instrText>80%) and median survival (</w:instrText>
      </w:r>
      <w:r w:rsidR="000F35D3">
        <w:rPr>
          <w:rFonts w:ascii="Cambria Math" w:hAnsi="Cambria Math" w:cs="Cambria Math"/>
        </w:rPr>
        <w:instrText>∼</w:instrText>
      </w:r>
      <w:r w:rsidR="000F35D3">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0,21,38–92&lt;/sup&gt;","plainTextFormattedCitation":"20,21,38–92","previouslyFormattedCitation":"&lt;sup&gt;20,21,46–55,38,56–65,39,66–75,40,76–85,41,86–92,42–45&lt;/sup&gt;"},"properties":{"noteIndex":0},"schema":"https://github.com/citation-style-language/schema/raw/master/csl-citation.json"}</w:instrText>
      </w:r>
      <w:r w:rsidR="00830F68" w:rsidRPr="00A04BC9">
        <w:rPr>
          <w:rFonts w:ascii="Calibri" w:hAnsi="Calibri" w:cs="Calibri"/>
        </w:rPr>
        <w:fldChar w:fldCharType="separate"/>
      </w:r>
      <w:r w:rsidR="000F35D3" w:rsidRPr="000F35D3">
        <w:rPr>
          <w:rFonts w:ascii="Calibri" w:hAnsi="Calibri" w:cs="Calibri"/>
          <w:noProof/>
          <w:vertAlign w:val="superscript"/>
        </w:rPr>
        <w:t>20,21,38–92</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Heading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7195FC96"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 i.e. in a scenario without delay, </w:t>
      </w:r>
      <w:r w:rsidRPr="004323E1">
        <w:rPr>
          <w:rFonts w:ascii="Calibri" w:hAnsi="Calibri" w:cs="Calibri"/>
        </w:rPr>
        <w:t xml:space="preserve">from the evaluated </w:t>
      </w:r>
      <w:r w:rsidR="00F727B4" w:rsidRPr="004323E1">
        <w:rPr>
          <w:rFonts w:ascii="Calibri" w:hAnsi="Calibri" w:cs="Calibri"/>
        </w:rPr>
        <w:t>surgeries</w:t>
      </w:r>
      <w:r w:rsidRPr="004323E1">
        <w:rPr>
          <w:rFonts w:ascii="Calibri" w:hAnsi="Calibri" w:cs="Calibri"/>
        </w:rPr>
        <w:t xml:space="preserve"> 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2E2419" w:rsidRPr="004323E1">
        <w:rPr>
          <w:rFonts w:ascii="Calibri" w:hAnsi="Calibri" w:cs="Calibri"/>
        </w:rPr>
        <w:t>life year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Heading2"/>
      </w:pPr>
      <w:r w:rsidRPr="00845D99">
        <w:lastRenderedPageBreak/>
        <w:t>Urgency</w:t>
      </w:r>
    </w:p>
    <w:p w14:paraId="642F6C64" w14:textId="15F54AEE" w:rsidR="002C67AE" w:rsidRPr="00845D99" w:rsidRDefault="002C67AE" w:rsidP="002C67AE">
      <w:pPr>
        <w:rPr>
          <w:rFonts w:ascii="Calibri" w:hAnsi="Calibri" w:cs="Calibri"/>
        </w:rPr>
      </w:pPr>
      <w:r w:rsidRPr="00845D99">
        <w:rPr>
          <w:rFonts w:ascii="Calibri" w:hAnsi="Calibri" w:cs="Calibri"/>
        </w:rPr>
        <w:t>Most surgeries had a clear linear descend in terms of QALYs per delay, except for surgeries where a time until no effect of treatment on survival was assumed (figure 1, appendix B).</w:t>
      </w:r>
    </w:p>
    <w:p w14:paraId="6DE533AE" w14:textId="77777777" w:rsidR="002C67AE" w:rsidRPr="002C67AE" w:rsidRDefault="002C67AE" w:rsidP="002C67AE">
      <w:pPr>
        <w:rPr>
          <w:highlight w:val="yellow"/>
          <w:lang w:val="en-GB"/>
        </w:rPr>
      </w:pPr>
    </w:p>
    <w:p w14:paraId="18C8DC79" w14:textId="77777777"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 xml:space="preserve">0.00 </w:t>
      </w:r>
      <w:r w:rsidR="2FD157C4" w:rsidRPr="004323E1">
        <w:rPr>
          <w:rFonts w:ascii="Calibri" w:hAnsi="Calibri" w:cs="Calibri"/>
        </w:rPr>
        <w:t>-</w:t>
      </w:r>
      <w:r w:rsidR="008F415D" w:rsidRPr="004323E1">
        <w:rPr>
          <w:rFonts w:ascii="Calibri" w:hAnsi="Calibri" w:cs="Calibri"/>
        </w:rPr>
        <w:t xml:space="preserve"> </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47E809C4" w14:textId="6CBEDF1A" w:rsidR="2FB1C186" w:rsidRPr="001C38EF" w:rsidRDefault="00F727B4" w:rsidP="00153762">
      <w:pPr>
        <w:spacing w:line="276" w:lineRule="auto"/>
        <w:rPr>
          <w:rFonts w:ascii="Calibri" w:hAnsi="Calibri" w:cs="Calibri"/>
          <w:highlight w:val="yellow"/>
        </w:rPr>
      </w:pPr>
      <w:commentRangeStart w:id="4"/>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 xml:space="preserve">more QALYs per month: </w:t>
      </w:r>
      <w:commentRangeEnd w:id="4"/>
      <w:r w:rsidR="00620DB0">
        <w:rPr>
          <w:rStyle w:val="CommentReference"/>
          <w:rFonts w:asciiTheme="minorHAnsi" w:eastAsiaTheme="minorHAnsi" w:hAnsiTheme="minorHAnsi" w:cstheme="minorBidi"/>
          <w:lang w:val="en-GB"/>
        </w:rPr>
        <w:commentReference w:id="4"/>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for Fontaine III/IV peripheral arterial disease, were transaortic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 xml:space="preserve">, and </w:t>
      </w:r>
      <w:r w:rsidR="004323E1" w:rsidRPr="004323E1">
        <w:rPr>
          <w:rFonts w:ascii="Calibri" w:hAnsi="Calibri" w:cs="Calibri"/>
        </w:rPr>
        <w:t xml:space="preserve">total nephrectomy for renal carcinoma </w:t>
      </w:r>
      <w:r w:rsidR="7386EC48" w:rsidRPr="004323E1">
        <w:rPr>
          <w:rFonts w:ascii="Calibri" w:hAnsi="Calibri" w:cs="Calibri"/>
        </w:rPr>
        <w:t>(</w:t>
      </w:r>
      <w:r w:rsidR="78F4E57E" w:rsidRPr="004323E1">
        <w:rPr>
          <w:rFonts w:ascii="Calibri" w:hAnsi="Calibri" w:cs="Calibri"/>
        </w:rPr>
        <w:t>0.</w:t>
      </w:r>
      <w:r w:rsidR="004323E1" w:rsidRPr="004323E1">
        <w:rPr>
          <w:rFonts w:ascii="Calibri" w:hAnsi="Calibri" w:cs="Calibri"/>
        </w:rPr>
        <w:t xml:space="preserve">12 </w:t>
      </w:r>
      <w:r w:rsidR="4EA2984F" w:rsidRPr="004323E1">
        <w:rPr>
          <w:rFonts w:ascii="Calibri" w:hAnsi="Calibri" w:cs="Calibri"/>
        </w:rPr>
        <w:t>QALY</w:t>
      </w:r>
      <w:r w:rsidR="00242928" w:rsidRPr="004323E1">
        <w:rPr>
          <w:rFonts w:ascii="Calibri" w:hAnsi="Calibri" w:cs="Calibri"/>
        </w:rPr>
        <w:t xml:space="preserve"> loss</w:t>
      </w:r>
      <w:r w:rsidR="4EA2984F" w:rsidRPr="004323E1">
        <w:rPr>
          <w:rFonts w:ascii="Calibri" w:hAnsi="Calibri" w:cs="Calibri"/>
        </w:rPr>
        <w:t>/month</w:t>
      </w:r>
      <w:r w:rsidR="747B8FAF" w:rsidRPr="004323E1">
        <w:rPr>
          <w:rFonts w:ascii="Calibri" w:hAnsi="Calibri" w:cs="Calibri"/>
        </w:rPr>
        <w:t xml:space="preserve">, 95% CI: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4261DA1F" w:rsidRPr="004323E1">
        <w:rPr>
          <w:rFonts w:ascii="Calibri" w:hAnsi="Calibri" w:cs="Calibri"/>
        </w:rPr>
        <w:t>0.</w:t>
      </w:r>
      <w:r w:rsidR="004323E1" w:rsidRPr="004323E1">
        <w:rPr>
          <w:rFonts w:ascii="Calibri" w:hAnsi="Calibri" w:cs="Calibri"/>
        </w:rPr>
        <w:t>15</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ies</w:t>
      </w:r>
      <w:r w:rsidR="485380E9" w:rsidRPr="004323E1">
        <w:rPr>
          <w:rFonts w:ascii="Calibri" w:hAnsi="Calibri" w:cs="Calibri"/>
        </w:rPr>
        <w:t xml:space="preserve"> </w:t>
      </w:r>
      <w:r w:rsidR="34CC44A1" w:rsidRPr="004323E1">
        <w:rPr>
          <w:rFonts w:ascii="Calibri" w:hAnsi="Calibri" w:cs="Calibri"/>
        </w:rPr>
        <w:t xml:space="preserve">wer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15A7A9FE" w:rsidRPr="004323E1">
        <w:rPr>
          <w:rFonts w:ascii="Calibri" w:hAnsi="Calibri" w:cs="Calibri"/>
        </w:rPr>
        <w:t xml:space="preserve"> </w:t>
      </w:r>
      <w:r w:rsidR="57DF9280" w:rsidRPr="004323E1">
        <w:rPr>
          <w:rFonts w:ascii="Calibri" w:hAnsi="Calibri" w:cs="Calibri"/>
        </w:rPr>
        <w:t>-</w:t>
      </w:r>
      <w:r w:rsidR="008F415D" w:rsidRPr="004323E1">
        <w:rPr>
          <w:rFonts w:ascii="Calibri" w:hAnsi="Calibri" w:cs="Calibri"/>
        </w:rPr>
        <w:t xml:space="preserve"> </w:t>
      </w:r>
      <w:r w:rsidR="57DF9280" w:rsidRPr="004323E1">
        <w:rPr>
          <w:rFonts w:ascii="Calibri" w:hAnsi="Calibri" w:cs="Calibri"/>
        </w:rPr>
        <w:t>0.02</w:t>
      </w:r>
      <w:r w:rsidR="15A7A9FE" w:rsidRPr="004323E1">
        <w:rPr>
          <w:rFonts w:ascii="Calibri" w:hAnsi="Calibri" w:cs="Calibri"/>
        </w:rPr>
        <w:t xml:space="preserve">) </w:t>
      </w:r>
      <w:r w:rsidR="34CC44A1" w:rsidRPr="004323E1">
        <w:rPr>
          <w:rFonts w:ascii="Calibri" w:hAnsi="Calibri" w:cs="Calibri"/>
        </w:rPr>
        <w:t xml:space="preserve">and the resection of </w:t>
      </w:r>
      <w:r w:rsidR="5DEBF2C6" w:rsidRPr="004323E1">
        <w:rPr>
          <w:rFonts w:ascii="Calibri" w:hAnsi="Calibri" w:cs="Calibri"/>
        </w:rPr>
        <w:t xml:space="preserve">mild salivary gland </w:t>
      </w:r>
      <w:r w:rsidR="34CC44A1" w:rsidRPr="004323E1">
        <w:rPr>
          <w:rFonts w:ascii="Calibri" w:hAnsi="Calibri" w:cs="Calibri"/>
        </w:rPr>
        <w:t>carcino</w:t>
      </w:r>
      <w:r w:rsidR="535E1583" w:rsidRPr="004323E1">
        <w:rPr>
          <w:rFonts w:ascii="Calibri" w:hAnsi="Calibri" w:cs="Calibri"/>
        </w:rPr>
        <w:t>ma (</w:t>
      </w:r>
      <w:r w:rsidR="7E190460" w:rsidRPr="004323E1">
        <w:rPr>
          <w:rFonts w:ascii="Calibri" w:hAnsi="Calibri" w:cs="Calibri"/>
        </w:rPr>
        <w:t xml:space="preserve">0.01 </w:t>
      </w:r>
      <w:r w:rsidR="6D9A94AB" w:rsidRPr="004323E1">
        <w:rPr>
          <w:rFonts w:ascii="Calibri" w:hAnsi="Calibri" w:cs="Calibri"/>
        </w:rPr>
        <w:t>QALY</w:t>
      </w:r>
      <w:r w:rsidR="008F415D" w:rsidRPr="004323E1">
        <w:rPr>
          <w:rFonts w:ascii="Calibri" w:hAnsi="Calibri" w:cs="Calibri"/>
        </w:rPr>
        <w:t xml:space="preserve"> loss</w:t>
      </w:r>
      <w:r w:rsidR="6D9A94AB" w:rsidRPr="004323E1">
        <w:rPr>
          <w:rFonts w:ascii="Calibri" w:hAnsi="Calibri" w:cs="Calibri"/>
        </w:rPr>
        <w:t>/month, 95% CI:</w:t>
      </w:r>
      <w:r w:rsidR="008F415D" w:rsidRPr="004323E1">
        <w:rPr>
          <w:rFonts w:ascii="Calibri" w:hAnsi="Calibri" w:cs="Calibri"/>
        </w:rPr>
        <w:t xml:space="preserve"> 0.01 - </w:t>
      </w:r>
      <w:r w:rsidR="370C7396" w:rsidRPr="004323E1">
        <w:rPr>
          <w:rFonts w:ascii="Calibri" w:hAnsi="Calibri" w:cs="Calibri"/>
        </w:rPr>
        <w:t>0.03</w:t>
      </w:r>
      <w:r w:rsidR="535E1583" w:rsidRPr="004323E1">
        <w:rPr>
          <w:rFonts w:ascii="Calibri" w:hAnsi="Calibri" w:cs="Calibri"/>
        </w:rPr>
        <w:t>)</w:t>
      </w:r>
      <w:r w:rsidR="441DC169" w:rsidRPr="004323E1">
        <w:rPr>
          <w:rFonts w:ascii="Calibri" w:hAnsi="Calibri" w:cs="Calibri"/>
        </w:rPr>
        <w:t xml:space="preserve"> (Appendix B)</w:t>
      </w:r>
      <w:r w:rsidR="535E1583" w:rsidRPr="004323E1">
        <w:rPr>
          <w:rFonts w:ascii="Calibri" w:hAnsi="Calibri" w:cs="Calibri"/>
        </w:rPr>
        <w:t>.</w:t>
      </w:r>
      <w:r w:rsidR="35295F88" w:rsidRPr="004323E1">
        <w:rPr>
          <w:rFonts w:ascii="Calibri" w:hAnsi="Calibri" w:cs="Calibri"/>
        </w:rPr>
        <w:t xml:space="preserve"> </w:t>
      </w:r>
      <w:r w:rsidR="222D4422" w:rsidRPr="00E73563">
        <w:rPr>
          <w:rFonts w:ascii="Calibri" w:hAnsi="Calibri" w:cs="Calibri"/>
        </w:rPr>
        <w:t xml:space="preserve">When </w:t>
      </w:r>
      <w:r w:rsidR="1B6EAF81" w:rsidRPr="00E73563">
        <w:rPr>
          <w:rFonts w:ascii="Calibri" w:hAnsi="Calibri" w:cs="Calibri"/>
        </w:rPr>
        <w:t xml:space="preserve">ordering </w:t>
      </w:r>
      <w:r w:rsidRPr="00E73563">
        <w:rPr>
          <w:rFonts w:ascii="Calibri" w:hAnsi="Calibri" w:cs="Calibri"/>
        </w:rPr>
        <w:t>surgeries</w:t>
      </w:r>
      <w:r w:rsidR="1B6EAF81" w:rsidRPr="00E73563">
        <w:rPr>
          <w:rFonts w:ascii="Calibri" w:hAnsi="Calibri" w:cs="Calibri"/>
        </w:rPr>
        <w:t xml:space="preserve"> </w:t>
      </w:r>
      <w:r w:rsidR="005D65F7" w:rsidRPr="00E73563">
        <w:rPr>
          <w:rFonts w:ascii="Calibri" w:hAnsi="Calibri" w:cs="Calibri"/>
        </w:rPr>
        <w:t>based on</w:t>
      </w:r>
      <w:r w:rsidR="1B6EAF81" w:rsidRPr="00E73563">
        <w:rPr>
          <w:rFonts w:ascii="Calibri" w:hAnsi="Calibri" w:cs="Calibri"/>
        </w:rPr>
        <w:t xml:space="preserve"> LYs lost per month instead of QALYs lost per month</w:t>
      </w:r>
      <w:r w:rsidR="222D4422" w:rsidRPr="00E73563">
        <w:rPr>
          <w:rFonts w:ascii="Calibri" w:hAnsi="Calibri" w:cs="Calibri"/>
        </w:rPr>
        <w:t xml:space="preserve">, </w:t>
      </w:r>
      <w:r w:rsidR="008734A0" w:rsidRPr="00E73563">
        <w:rPr>
          <w:rFonts w:ascii="Calibri" w:hAnsi="Calibri" w:cs="Calibri"/>
        </w:rPr>
        <w:t xml:space="preserve">bypass surgery for Fontaine III/IV peripheral arterial disease ranked substantially lower </w:t>
      </w:r>
      <w:r w:rsidR="52BE7525" w:rsidRPr="00E73563">
        <w:rPr>
          <w:rFonts w:ascii="Calibri" w:hAnsi="Calibri" w:cs="Calibri"/>
        </w:rPr>
        <w:t xml:space="preserve">(from rank </w:t>
      </w:r>
      <w:r w:rsidR="008734A0" w:rsidRPr="00E73563">
        <w:rPr>
          <w:rFonts w:ascii="Calibri" w:hAnsi="Calibri" w:cs="Calibri"/>
        </w:rPr>
        <w:t>1</w:t>
      </w:r>
      <w:r w:rsidR="52BE7525" w:rsidRPr="00E73563">
        <w:rPr>
          <w:rFonts w:ascii="Calibri" w:hAnsi="Calibri" w:cs="Calibri"/>
        </w:rPr>
        <w:t xml:space="preserve"> to rank </w:t>
      </w:r>
      <w:r w:rsidR="008734A0" w:rsidRPr="00E73563">
        <w:rPr>
          <w:rFonts w:ascii="Calibri" w:hAnsi="Calibri" w:cs="Calibri"/>
        </w:rPr>
        <w:t>39</w:t>
      </w:r>
      <w:r w:rsidR="52BE7525" w:rsidRPr="00E73563">
        <w:rPr>
          <w:rFonts w:ascii="Calibri" w:hAnsi="Calibri" w:cs="Calibri"/>
        </w:rPr>
        <w:t>)</w:t>
      </w:r>
      <w:r w:rsidR="23850D8A" w:rsidRPr="00E73563">
        <w:rPr>
          <w:rFonts w:ascii="Calibri" w:hAnsi="Calibri" w:cs="Calibri"/>
        </w:rPr>
        <w:t>,</w:t>
      </w:r>
      <w:r w:rsidR="4434C2FE" w:rsidRPr="00E73563">
        <w:rPr>
          <w:rFonts w:ascii="Calibri" w:hAnsi="Calibri" w:cs="Calibri"/>
        </w:rPr>
        <w:t xml:space="preserve"> while the </w:t>
      </w:r>
      <w:r w:rsidR="008734A0" w:rsidRPr="00E73563">
        <w:rPr>
          <w:rFonts w:ascii="Calibri" w:hAnsi="Calibri" w:cs="Calibri"/>
        </w:rPr>
        <w:t xml:space="preserve">resection </w:t>
      </w:r>
      <w:r w:rsidR="4434C2FE" w:rsidRPr="00E73563">
        <w:rPr>
          <w:rFonts w:ascii="Calibri" w:hAnsi="Calibri" w:cs="Calibri"/>
        </w:rPr>
        <w:t xml:space="preserve">of </w:t>
      </w:r>
      <w:r w:rsidR="008734A0" w:rsidRPr="00E73563">
        <w:rPr>
          <w:rFonts w:ascii="Calibri" w:hAnsi="Calibri" w:cs="Calibri"/>
        </w:rPr>
        <w:t xml:space="preserve">mild salivary gland carcinoma ranked substantially higher </w:t>
      </w:r>
      <w:r w:rsidR="1881C8C6" w:rsidRPr="00E73563">
        <w:rPr>
          <w:rFonts w:ascii="Calibri" w:hAnsi="Calibri" w:cs="Calibri"/>
        </w:rPr>
        <w:t xml:space="preserve">(from rank </w:t>
      </w:r>
      <w:r w:rsidR="008734A0" w:rsidRPr="00E73563">
        <w:rPr>
          <w:rFonts w:ascii="Calibri" w:hAnsi="Calibri" w:cs="Calibri"/>
        </w:rPr>
        <w:t>41</w:t>
      </w:r>
      <w:r w:rsidR="1881C8C6" w:rsidRPr="00E73563">
        <w:rPr>
          <w:rFonts w:ascii="Calibri" w:hAnsi="Calibri" w:cs="Calibri"/>
        </w:rPr>
        <w:t xml:space="preserve"> to rank </w:t>
      </w:r>
      <w:r w:rsidR="008734A0" w:rsidRPr="00E73563">
        <w:rPr>
          <w:rFonts w:ascii="Calibri" w:hAnsi="Calibri" w:cs="Calibri"/>
        </w:rPr>
        <w:t>28</w:t>
      </w:r>
      <w:r w:rsidR="1881C8C6" w:rsidRPr="00E73563">
        <w:rPr>
          <w:rFonts w:ascii="Calibri" w:hAnsi="Calibri" w:cs="Calibri"/>
        </w:rPr>
        <w:t>).</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Heading2"/>
      </w:pPr>
      <w:r w:rsidRPr="004275E2">
        <w:t xml:space="preserve">Capacity </w:t>
      </w:r>
    </w:p>
    <w:p w14:paraId="60EAD743" w14:textId="5574273E" w:rsidR="003D21E0" w:rsidRPr="0092480E" w:rsidRDefault="00E21A7F" w:rsidP="00153762">
      <w:pPr>
        <w:spacing w:line="276" w:lineRule="auto"/>
        <w:rPr>
          <w:rFonts w:ascii="Calibri" w:hAnsi="Calibri" w:cs="Calibri"/>
        </w:rPr>
      </w:pPr>
      <w:commentRangeStart w:id="5"/>
      <w:r w:rsidRPr="004275E2">
        <w:rPr>
          <w:rFonts w:ascii="Calibri" w:hAnsi="Calibri" w:cs="Calibri"/>
        </w:rPr>
        <w:t xml:space="preserve">In order to optimize the available surgery resource, the </w:t>
      </w:r>
      <w:r w:rsidR="00B23379" w:rsidRPr="004275E2">
        <w:rPr>
          <w:rFonts w:ascii="Calibri" w:hAnsi="Calibri" w:cs="Calibri"/>
        </w:rPr>
        <w:t xml:space="preserve">surgery time is an important measure to relate to urgency. </w:t>
      </w:r>
      <w:commentRangeEnd w:id="5"/>
      <w:r w:rsidR="00620DB0">
        <w:rPr>
          <w:rStyle w:val="CommentReference"/>
          <w:rFonts w:asciiTheme="minorHAnsi" w:eastAsiaTheme="minorHAnsi" w:hAnsiTheme="minorHAnsi" w:cstheme="minorBidi"/>
          <w:lang w:val="en-GB"/>
        </w:rPr>
        <w:commentReference w:id="5"/>
      </w:r>
      <w:r w:rsidR="00F727B4"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urgency: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 – 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 xml:space="preserve">0.04 - </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 xml:space="preserve">[38 – 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 xml:space="preserve"> - </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 – 125]; mitral valve replacement: 0.09 QALY loss/month [0.04 - 0.15]; aortic valve replacement: 0.09 QALY loss/month [0.06 - 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 - 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 xml:space="preserve">0.07 - </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Heading1"/>
        <w:spacing w:line="276" w:lineRule="auto"/>
      </w:pPr>
      <w:r>
        <w:br w:type="column"/>
      </w:r>
      <w:r w:rsidR="00FA70F1" w:rsidRPr="00787ED8">
        <w:lastRenderedPageBreak/>
        <w:t xml:space="preserve">Discussion </w:t>
      </w:r>
    </w:p>
    <w:p w14:paraId="7D9C96BF" w14:textId="30162A04"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IIb/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bypass surgery for Fontaine III/IV peripheral arterial disease, transaortic valve implantation, and the resection renal 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353B1A2C"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 xml:space="preserve">This strategy </w:t>
      </w:r>
      <w:r w:rsidR="00E56F28">
        <w:rPr>
          <w:rFonts w:ascii="Calibri" w:eastAsia="Calibri" w:hAnsi="Calibri" w:cs="Calibri"/>
        </w:rPr>
        <w:t xml:space="preserve">in </w:t>
      </w:r>
      <w:proofErr w:type="spellStart"/>
      <w:r w:rsidR="00E56F28">
        <w:rPr>
          <w:rFonts w:ascii="Calibri" w:eastAsia="Calibri" w:hAnsi="Calibri" w:cs="Calibri"/>
        </w:rPr>
        <w:t>conjuction</w:t>
      </w:r>
      <w:proofErr w:type="spellEnd"/>
      <w:r w:rsidR="00E56F28">
        <w:rPr>
          <w:rFonts w:ascii="Calibri" w:eastAsia="Calibri" w:hAnsi="Calibri" w:cs="Calibri"/>
        </w:rPr>
        <w:t xml:space="preserve"> with </w:t>
      </w:r>
      <w:r w:rsidR="00753E4B">
        <w:rPr>
          <w:rFonts w:ascii="Calibri" w:eastAsia="Calibri" w:hAnsi="Calibri" w:cs="Calibri"/>
        </w:rPr>
        <w:t xml:space="preserve">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8</w:t>
      </w:r>
      <w:r w:rsidR="00F63424" w:rsidRPr="0092480E">
        <w:rPr>
          <w:rFonts w:ascii="Calibri" w:hAnsi="Calibri" w:cs="Calibri"/>
        </w:rPr>
        <w:fldChar w:fldCharType="end"/>
      </w:r>
      <w:r w:rsidR="00F22109">
        <w:rPr>
          <w:rFonts w:ascii="Calibri" w:hAnsi="Calibri" w:cs="Calibri"/>
        </w:rPr>
        <w:t xml:space="preserve"> </w:t>
      </w:r>
      <w:r w:rsidR="00E56F28">
        <w:rPr>
          <w:rFonts w:ascii="Calibri" w:hAnsi="Calibri" w:cs="Calibri"/>
        </w:rPr>
        <w:t xml:space="preserve">Sinc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9</w:t>
      </w:r>
      <w:r w:rsidR="00F63424" w:rsidRPr="0092480E">
        <w:rPr>
          <w:rFonts w:ascii="Calibri" w:hAnsi="Calibri" w:cs="Calibri"/>
        </w:rPr>
        <w:fldChar w:fldCharType="end"/>
      </w:r>
      <w:r w:rsidR="00E63B2C">
        <w:rPr>
          <w:rFonts w:ascii="Calibri" w:hAnsi="Calibri" w:cs="Calibri"/>
        </w:rPr>
        <w:t xml:space="preserve"> </w:t>
      </w:r>
      <w:r w:rsidR="00F22109" w:rsidRPr="00285839">
        <w:rPr>
          <w:rFonts w:ascii="Calibri" w:hAnsi="Calibri" w:cs="Calibri"/>
        </w:rPr>
        <w:t>Moreover</w:t>
      </w:r>
      <w:r w:rsidR="00F63424" w:rsidRPr="00285839">
        <w:rPr>
          <w:rFonts w:ascii="Calibri" w:hAnsi="Calibri" w:cs="Calibri"/>
        </w:rPr>
        <w:t xml:space="preserve">, prioritization across different disciplines is complicated by the high degree of specialization in modern medicine. </w:t>
      </w:r>
      <w:r w:rsidR="00F22109" w:rsidRPr="00285839">
        <w:rPr>
          <w:rFonts w:ascii="Calibri" w:hAnsi="Calibri" w:cs="Calibri"/>
        </w:rPr>
        <w:t>Finally, this approach is not object</w:t>
      </w:r>
      <w:r w:rsidR="00173871" w:rsidRPr="00285839">
        <w:rPr>
          <w:rFonts w:ascii="Calibri" w:hAnsi="Calibri" w:cs="Calibri"/>
        </w:rPr>
        <w:t xml:space="preserve">ive </w:t>
      </w:r>
      <w:r w:rsidR="00F22109" w:rsidRPr="00285839">
        <w:rPr>
          <w:rFonts w:ascii="Calibri" w:hAnsi="Calibri" w:cs="Calibri"/>
        </w:rPr>
        <w:t>nor transparent, and conflicts of interests at the individual and departmental level may arise</w:t>
      </w:r>
      <w:r w:rsidR="00F22109">
        <w:rPr>
          <w:rFonts w:ascii="Calibri" w:hAnsi="Calibri" w:cs="Calibri"/>
        </w:rPr>
        <w:t>.</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2BC34F7D"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511A70A4" w:rsidR="0015520D" w:rsidRPr="00C12402" w:rsidRDefault="00E56F28" w:rsidP="00153762">
      <w:pPr>
        <w:spacing w:line="276" w:lineRule="auto"/>
        <w:rPr>
          <w:rFonts w:ascii="Calibri" w:hAnsi="Calibri" w:cs="Calibri"/>
          <w:highlight w:val="yellow"/>
        </w:rPr>
      </w:pPr>
      <w:commentRangeStart w:id="6"/>
      <w:r>
        <w:rPr>
          <w:rFonts w:ascii="Calibri" w:eastAsia="Calibri" w:hAnsi="Calibri" w:cs="Calibri"/>
          <w:lang w:val="en-GB"/>
        </w:rPr>
        <w:t xml:space="preserve">Nevertheless </w:t>
      </w:r>
      <w:commentRangeEnd w:id="6"/>
      <w:r>
        <w:rPr>
          <w:rStyle w:val="CommentReference"/>
          <w:rFonts w:asciiTheme="minorHAnsi" w:eastAsiaTheme="minorHAnsi" w:hAnsiTheme="minorHAnsi" w:cstheme="minorBidi"/>
          <w:lang w:val="en-GB"/>
        </w:rPr>
        <w:commentReference w:id="6"/>
      </w:r>
      <w:r w:rsidR="00833B51">
        <w:rPr>
          <w:rFonts w:ascii="Calibri" w:eastAsia="Calibri" w:hAnsi="Calibri" w:cs="Calibri"/>
          <w:lang w:val="en-GB"/>
        </w:rPr>
        <w:t>for some surgeries,</w:t>
      </w:r>
      <w:r w:rsidR="005975DE">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xml:space="preserve">. </w:t>
      </w:r>
      <w:r w:rsidR="00C12402">
        <w:rPr>
          <w:rFonts w:ascii="Calibri" w:hAnsi="Calibri" w:cs="Calibri"/>
        </w:rPr>
        <w:t>B</w:t>
      </w:r>
      <w:r w:rsidR="00C12402" w:rsidRPr="00E73563">
        <w:rPr>
          <w:rFonts w:ascii="Calibri" w:hAnsi="Calibri" w:cs="Calibri"/>
        </w:rPr>
        <w:t xml:space="preserve">ypass surgery for Fontaine III/IV peripheral arterial disease ranked substantially lower </w:t>
      </w:r>
      <w:r w:rsidR="00C12402">
        <w:rPr>
          <w:rFonts w:ascii="Calibri" w:hAnsi="Calibri" w:cs="Calibri"/>
        </w:rPr>
        <w:t xml:space="preserve">when QoL was not </w:t>
      </w:r>
      <w:proofErr w:type="gramStart"/>
      <w:r w:rsidR="00C12402">
        <w:rPr>
          <w:rFonts w:ascii="Calibri" w:hAnsi="Calibri" w:cs="Calibri"/>
        </w:rPr>
        <w:t>taken into account</w:t>
      </w:r>
      <w:proofErr w:type="gramEnd"/>
      <w:r w:rsidR="00C12402">
        <w:rPr>
          <w:rFonts w:ascii="Calibri" w:hAnsi="Calibri" w:cs="Calibri"/>
        </w:rPr>
        <w:t>. This surgery</w:t>
      </w:r>
      <w:r w:rsidR="00992309">
        <w:rPr>
          <w:rFonts w:ascii="Calibri" w:hAnsi="Calibri" w:cs="Calibri"/>
        </w:rPr>
        <w:t>’s</w:t>
      </w:r>
      <w:r w:rsidR="00C12402">
        <w:rPr>
          <w:rFonts w:ascii="Calibri" w:hAnsi="Calibri" w:cs="Calibri"/>
        </w:rPr>
        <w:t xml:space="preserve"> a</w:t>
      </w:r>
      <w:r w:rsidR="00992309">
        <w:rPr>
          <w:rFonts w:ascii="Calibri" w:hAnsi="Calibri" w:cs="Calibri"/>
        </w:rPr>
        <w:t>im is</w:t>
      </w:r>
      <w:r w:rsidR="00C12402">
        <w:rPr>
          <w:rFonts w:ascii="Calibri" w:hAnsi="Calibri" w:cs="Calibri"/>
        </w:rPr>
        <w:t xml:space="preserve"> to prevent </w:t>
      </w:r>
      <w:r w:rsidR="00992309">
        <w:rPr>
          <w:rFonts w:ascii="Calibri" w:hAnsi="Calibri" w:cs="Calibri"/>
        </w:rPr>
        <w:t>the loss of a</w:t>
      </w:r>
      <w:r w:rsidR="00C12402">
        <w:rPr>
          <w:rFonts w:ascii="Calibri" w:hAnsi="Calibri" w:cs="Calibri"/>
        </w:rPr>
        <w:t xml:space="preserve"> limb</w:t>
      </w:r>
      <w:r w:rsidR="00992309">
        <w:rPr>
          <w:rFonts w:ascii="Calibri" w:hAnsi="Calibri" w:cs="Calibri"/>
        </w:rPr>
        <w:t xml:space="preserve"> due to ischemia</w:t>
      </w:r>
      <w:r w:rsidR="00C12402">
        <w:rPr>
          <w:rFonts w:ascii="Calibri" w:hAnsi="Calibri" w:cs="Calibri"/>
        </w:rPr>
        <w:t>, which would of course impact quality of life</w:t>
      </w:r>
      <w:r w:rsidR="00992309">
        <w:rPr>
          <w:rFonts w:ascii="Calibri" w:hAnsi="Calibri" w:cs="Calibri"/>
        </w:rPr>
        <w:t>. However, the surgery</w:t>
      </w:r>
      <w:r w:rsidR="00C12402">
        <w:rPr>
          <w:rFonts w:ascii="Calibri" w:hAnsi="Calibri" w:cs="Calibri"/>
        </w:rPr>
        <w:t xml:space="preserve"> does not </w:t>
      </w:r>
      <w:r w:rsidR="00992309">
        <w:rPr>
          <w:rFonts w:ascii="Calibri" w:hAnsi="Calibri" w:cs="Calibri"/>
        </w:rPr>
        <w:t xml:space="preserve">directly increase </w:t>
      </w:r>
      <w:r w:rsidR="00C12402">
        <w:rPr>
          <w:rFonts w:ascii="Calibri" w:hAnsi="Calibri" w:cs="Calibri"/>
        </w:rPr>
        <w:t>life expectancy.</w:t>
      </w:r>
      <w:r w:rsidR="00992309">
        <w:rPr>
          <w:rFonts w:ascii="Calibri" w:hAnsi="Calibri" w:cs="Calibri"/>
        </w:rPr>
        <w:t xml:space="preserve"> Disregarding QoL </w:t>
      </w:r>
      <w:r w:rsidR="00865324">
        <w:rPr>
          <w:rFonts w:ascii="Calibri" w:hAnsi="Calibri" w:cs="Calibri"/>
        </w:rPr>
        <w:t>therefore decreases the health benefit and urgency of this surgery.</w:t>
      </w:r>
      <w:r w:rsidR="00C12402">
        <w:rPr>
          <w:rFonts w:ascii="Calibri" w:hAnsi="Calibri" w:cs="Calibri"/>
        </w:rPr>
        <w:t xml:space="preserve"> On the other hand, </w:t>
      </w:r>
      <w:r w:rsidR="00C12402" w:rsidRPr="00E73563">
        <w:rPr>
          <w:rFonts w:ascii="Calibri" w:hAnsi="Calibri" w:cs="Calibri"/>
        </w:rPr>
        <w:t>resection of mild salivary gland carcinoma ranked substantially higher (from rank 41 to rank 28).</w:t>
      </w:r>
      <w:r w:rsidR="00C12402">
        <w:rPr>
          <w:rFonts w:ascii="Calibri" w:hAnsi="Calibri" w:cs="Calibri"/>
        </w:rPr>
        <w:t xml:space="preserve"> This surgery is mostly aimed at extending life, and is associated with only a minor increase in QoL. The burden of living with </w:t>
      </w:r>
      <w:r w:rsidR="00C12402">
        <w:rPr>
          <w:rFonts w:ascii="Calibri" w:hAnsi="Calibri" w:cs="Calibri"/>
        </w:rPr>
        <w:lastRenderedPageBreak/>
        <w:t>cancer is lifted postoperatively, increasing quality of life. However, a postoperative facial nerve paralysis is not uncommon, and was estimated to impact quality of life</w:t>
      </w:r>
      <w:r w:rsidR="00865324">
        <w:rPr>
          <w:rFonts w:ascii="Calibri" w:hAnsi="Calibri" w:cs="Calibri"/>
        </w:rPr>
        <w:t xml:space="preserve"> in general</w:t>
      </w:r>
      <w:r w:rsidR="00C12402">
        <w:rPr>
          <w:rFonts w:ascii="Calibri" w:hAnsi="Calibri" w:cs="Calibri"/>
        </w:rPr>
        <w:t>.</w:t>
      </w:r>
      <w:r w:rsidR="00C12402">
        <w:rPr>
          <w:rFonts w:ascii="Calibri" w:hAnsi="Calibri" w:cs="Calibri"/>
        </w:rPr>
        <w:fldChar w:fldCharType="begin" w:fldLock="1"/>
      </w:r>
      <w:r w:rsidR="000F35D3">
        <w:rPr>
          <w:rFonts w:ascii="Calibri" w:hAnsi="Calibri" w:cs="Calibri"/>
        </w:rPr>
        <w: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93&lt;/sup&gt;","plainTextFormattedCitation":"93","previouslyFormattedCitation":"&lt;sup&gt;93&lt;/sup&gt;"},"properties":{"noteIndex":0},"schema":"https://github.com/citation-style-language/schema/raw/master/csl-citation.json"}</w:instrText>
      </w:r>
      <w:r w:rsidR="00C12402">
        <w:rPr>
          <w:rFonts w:ascii="Calibri" w:hAnsi="Calibri" w:cs="Calibri"/>
        </w:rPr>
        <w:fldChar w:fldCharType="separate"/>
      </w:r>
      <w:r w:rsidR="00C12402" w:rsidRPr="00C12402">
        <w:rPr>
          <w:rFonts w:ascii="Calibri" w:hAnsi="Calibri" w:cs="Calibri"/>
          <w:noProof/>
          <w:vertAlign w:val="superscript"/>
        </w:rPr>
        <w:t>93</w:t>
      </w:r>
      <w:r w:rsidR="00C12402">
        <w:rPr>
          <w:rFonts w:ascii="Calibri" w:hAnsi="Calibri" w:cs="Calibri"/>
        </w:rPr>
        <w:fldChar w:fldCharType="end"/>
      </w:r>
      <w:r w:rsidR="00C12402">
        <w:rPr>
          <w:rFonts w:ascii="Calibri" w:hAnsi="Calibri" w:cs="Calibri"/>
        </w:rPr>
        <w:t xml:space="preserve"> Disregarding QoL therefore increases the </w:t>
      </w:r>
      <w:r w:rsidR="00992309">
        <w:rPr>
          <w:rFonts w:ascii="Calibri" w:hAnsi="Calibri" w:cs="Calibri"/>
        </w:rPr>
        <w:t xml:space="preserve">health </w:t>
      </w:r>
      <w:r w:rsidR="00C12402">
        <w:rPr>
          <w:rFonts w:ascii="Calibri" w:hAnsi="Calibri" w:cs="Calibri"/>
        </w:rPr>
        <w:t xml:space="preserve">benefit and urgency of this </w:t>
      </w:r>
      <w:r w:rsidR="00865324">
        <w:rPr>
          <w:rFonts w:ascii="Calibri" w:hAnsi="Calibri" w:cs="Calibri"/>
        </w:rPr>
        <w:t>surgery</w:t>
      </w:r>
      <w:r w:rsidR="00C12402">
        <w:rPr>
          <w:rFonts w:ascii="Calibri" w:hAnsi="Calibri" w:cs="Calibri"/>
        </w:rPr>
        <w:t xml:space="preserve">. </w:t>
      </w:r>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33F180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0872A8">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712419">
        <w:rPr>
          <w:rFonts w:ascii="Calibri" w:eastAsia="Calibri" w:hAnsi="Calibri" w:cs="Calibri"/>
        </w:rPr>
        <w:fldChar w:fldCharType="separate"/>
      </w:r>
      <w:r w:rsidR="005572BE" w:rsidRPr="005572BE">
        <w:rPr>
          <w:rFonts w:ascii="Calibri" w:eastAsia="Calibri" w:hAnsi="Calibri" w:cs="Calibri"/>
          <w:noProof/>
          <w:vertAlign w:val="superscript"/>
        </w:rPr>
        <w:t>17</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3708F77F"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0F35D3">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94&lt;/sup&gt;","plainTextFormattedCitation":"94","previouslyFormattedCitation":"&lt;sup&gt;94&lt;/sup&gt;"},"properties":{"noteIndex":0},"schema":"https://github.com/citation-style-language/schema/raw/master/csl-citation.json"}</w:instrText>
      </w:r>
      <w:r w:rsidR="0065107A" w:rsidRPr="0092480E">
        <w:rPr>
          <w:rFonts w:ascii="Calibri" w:hAnsi="Calibri" w:cs="Calibri"/>
        </w:rPr>
        <w:fldChar w:fldCharType="separate"/>
      </w:r>
      <w:r w:rsidR="00C12402" w:rsidRPr="00C12402">
        <w:rPr>
          <w:rFonts w:ascii="Calibri" w:hAnsi="Calibri" w:cs="Calibri"/>
          <w:noProof/>
          <w:vertAlign w:val="superscript"/>
        </w:rPr>
        <w:t>94</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xml:space="preserve">, individual </w:t>
      </w:r>
      <w:r w:rsidRPr="0092480E">
        <w:rPr>
          <w:rFonts w:ascii="Calibri" w:hAnsi="Calibri" w:cs="Calibri"/>
        </w:rPr>
        <w:lastRenderedPageBreak/>
        <w:t>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w:t>
      </w:r>
      <w:r w:rsidR="00FA70F1">
        <w:rPr>
          <w:rFonts w:ascii="Calibri" w:hAnsi="Calibri" w:cs="Calibri"/>
        </w:rPr>
        <w:t xml:space="preserve"> </w:t>
      </w:r>
      <w:r w:rsidRPr="0092480E">
        <w:rPr>
          <w:rFonts w:ascii="Calibri" w:hAnsi="Calibri" w:cs="Calibri"/>
        </w:rPr>
        <w:t>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1EFA22FD"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7"/>
      <w:r w:rsidR="00186C9D" w:rsidRPr="0092480E">
        <w:rPr>
          <w:rFonts w:ascii="Calibri" w:hAnsi="Calibri" w:cs="Calibri"/>
        </w:rPr>
        <w:t>linear approximation to quantify urgency by delaying surgery up to a year.</w:t>
      </w:r>
      <w:commentRangeEnd w:id="7"/>
      <w:r w:rsidR="00186C9D">
        <w:rPr>
          <w:rStyle w:val="CommentReference"/>
          <w:rFonts w:asciiTheme="minorHAnsi" w:eastAsiaTheme="minorHAnsi" w:hAnsiTheme="minorHAnsi" w:cstheme="minorBidi"/>
          <w:lang w:val="en-GB"/>
        </w:rPr>
        <w:commentReference w:id="7"/>
      </w:r>
      <w:r w:rsidR="00186C9D" w:rsidRPr="0092480E">
        <w:rPr>
          <w:rFonts w:ascii="Calibri" w:hAnsi="Calibri" w:cs="Calibri"/>
        </w:rPr>
        <w:t xml:space="preserve">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0CA6A4D5"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 as experts interpret the health states and give weights. </w:t>
      </w:r>
      <w:r w:rsidR="00B07D8C" w:rsidRPr="00186C9D">
        <w:rPr>
          <w:rFonts w:ascii="Calibri" w:hAnsi="Calibri" w:cs="Calibri"/>
          <w:strike/>
        </w:rPr>
        <w:t>Patient involvement could be achieved by administer</w:t>
      </w:r>
      <w:r w:rsidR="003B69E1" w:rsidRPr="00186C9D">
        <w:rPr>
          <w:rFonts w:ascii="Calibri" w:hAnsi="Calibri" w:cs="Calibri"/>
          <w:strike/>
        </w:rPr>
        <w:t>ing</w:t>
      </w:r>
      <w:r w:rsidR="00B07D8C" w:rsidRPr="00186C9D">
        <w:rPr>
          <w:rFonts w:ascii="Calibri" w:hAnsi="Calibri" w:cs="Calibri"/>
          <w:strike/>
        </w:rPr>
        <w:t xml:space="preserve"> often used generic QoL questionnaires which had been valued by the general public, like the EQ-5D or AQoL</w:t>
      </w:r>
      <w:r w:rsidR="00B07D8C" w:rsidRPr="00186C9D">
        <w:rPr>
          <w:rFonts w:ascii="Calibri" w:hAnsi="Calibri" w:cs="Calibri"/>
          <w:strike/>
        </w:rPr>
        <w:fldChar w:fldCharType="begin" w:fldLock="1"/>
      </w:r>
      <w:r w:rsidR="000F35D3" w:rsidRPr="00186C9D">
        <w:rPr>
          <w:rFonts w:ascii="Calibri" w:hAnsi="Calibri" w:cs="Calibri"/>
          <w:strike/>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95&lt;/sup&gt;","plainTextFormattedCitation":"95","previouslyFormattedCitation":"&lt;sup&gt;95&lt;/sup&gt;"},"properties":{"noteIndex":0},"schema":"https://github.com/citation-style-language/schema/raw/master/csl-citation.json"}</w:instrText>
      </w:r>
      <w:r w:rsidR="00B07D8C" w:rsidRPr="00186C9D">
        <w:rPr>
          <w:rFonts w:ascii="Calibri" w:hAnsi="Calibri" w:cs="Calibri"/>
          <w:strike/>
        </w:rPr>
        <w:fldChar w:fldCharType="separate"/>
      </w:r>
      <w:r w:rsidR="00C12402" w:rsidRPr="00186C9D">
        <w:rPr>
          <w:rFonts w:ascii="Calibri" w:hAnsi="Calibri" w:cs="Calibri"/>
          <w:strike/>
          <w:noProof/>
          <w:vertAlign w:val="superscript"/>
        </w:rPr>
        <w:t>95</w:t>
      </w:r>
      <w:r w:rsidR="00B07D8C" w:rsidRPr="00186C9D">
        <w:rPr>
          <w:rFonts w:ascii="Calibri" w:hAnsi="Calibri" w:cs="Calibri"/>
          <w:strike/>
        </w:rPr>
        <w:fldChar w:fldCharType="end"/>
      </w:r>
      <w:r w:rsidR="00B07D8C" w:rsidRPr="00186C9D">
        <w:rPr>
          <w:rFonts w:ascii="Calibri" w:hAnsi="Calibri" w:cs="Calibri"/>
          <w:strike/>
        </w:rPr>
        <w:t xml:space="preserve">. </w:t>
      </w:r>
      <w:commentRangeStart w:id="8"/>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reported, but it should be noted that most of those discussion are more about utilitarian principles, than discussion specific for QALY</w:t>
      </w:r>
      <w:commentRangeEnd w:id="8"/>
      <w:r w:rsidR="00186C9D">
        <w:rPr>
          <w:rStyle w:val="CommentReference"/>
          <w:rFonts w:asciiTheme="minorHAnsi" w:eastAsiaTheme="minorHAnsi" w:hAnsiTheme="minorHAnsi" w:cstheme="minorBidi"/>
          <w:lang w:val="en-GB"/>
        </w:rPr>
        <w:commentReference w:id="8"/>
      </w:r>
      <w:r w:rsidR="00186C9D" w:rsidRPr="0092480E">
        <w:rPr>
          <w:rFonts w:ascii="Calibri" w:hAnsi="Calibri" w:cs="Calibri"/>
        </w:rPr>
        <w:t>.</w:t>
      </w:r>
      <w:r w:rsidR="00055008" w:rsidRPr="0092480E">
        <w:rPr>
          <w:rFonts w:ascii="Calibri" w:hAnsi="Calibri" w:cs="Calibri"/>
        </w:rPr>
        <w:fldChar w:fldCharType="begin" w:fldLock="1"/>
      </w:r>
      <w:r w:rsidR="000F35D3">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6&lt;/sup&gt;","plainTextFormattedCitation":"96","previouslyFormattedCitation":"&lt;sup&gt;96&lt;/sup&gt;"},"properties":{"noteIndex":0},"schema":"https://github.com/citation-style-language/schema/raw/master/csl-citation.json"}</w:instrText>
      </w:r>
      <w:r w:rsidR="00055008" w:rsidRPr="0092480E">
        <w:rPr>
          <w:rFonts w:ascii="Calibri" w:hAnsi="Calibri" w:cs="Calibri"/>
        </w:rPr>
        <w:fldChar w:fldCharType="separate"/>
      </w:r>
      <w:r w:rsidR="00C12402" w:rsidRPr="00C12402">
        <w:rPr>
          <w:rFonts w:ascii="Calibri" w:hAnsi="Calibri" w:cs="Calibri"/>
          <w:noProof/>
          <w:vertAlign w:val="superscript"/>
        </w:rPr>
        <w:t>96</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9"/>
      <w:r>
        <w:rPr>
          <w:rFonts w:ascii="Calibri" w:hAnsi="Calibri" w:cs="Calibri"/>
        </w:rPr>
        <w:lastRenderedPageBreak/>
        <w:t>Fifth, we did not include the potential impact on QoL of delaying a semi-elective surgery</w:t>
      </w:r>
      <w:commentRangeEnd w:id="9"/>
      <w:r>
        <w:rPr>
          <w:rStyle w:val="CommentReference"/>
          <w:rFonts w:asciiTheme="minorHAnsi" w:eastAsiaTheme="minorHAnsi" w:hAnsiTheme="minorHAnsi" w:cstheme="minorBidi"/>
          <w:lang w:val="en-GB"/>
        </w:rPr>
        <w:commentReference w:id="9"/>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10"/>
      <w:r>
        <w:rPr>
          <w:rFonts w:ascii="Calibri" w:hAnsi="Calibri" w:cs="Calibri"/>
        </w:rPr>
        <w:t>Sixth</w:t>
      </w:r>
      <w:commentRangeEnd w:id="10"/>
      <w:r>
        <w:rPr>
          <w:rStyle w:val="CommentReference"/>
          <w:rFonts w:asciiTheme="minorHAnsi" w:eastAsiaTheme="minorHAnsi" w:hAnsiTheme="minorHAnsi" w:cstheme="minorBidi"/>
          <w:lang w:val="en-GB"/>
        </w:rPr>
        <w:commentReference w:id="10"/>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4DE5093B" w:rsidR="00787ED8" w:rsidRPr="00846768" w:rsidRDefault="00186C9D" w:rsidP="00153762">
      <w:pPr>
        <w:spacing w:line="276" w:lineRule="auto"/>
        <w:rPr>
          <w:rFonts w:ascii="Calibri" w:hAnsi="Calibri" w:cs="Calibri"/>
        </w:rPr>
      </w:pPr>
      <w:commentRangeStart w:id="11"/>
      <w:r>
        <w:rPr>
          <w:rFonts w:ascii="Calibri" w:hAnsi="Calibri" w:cs="Calibri"/>
        </w:rPr>
        <w:t>The</w:t>
      </w:r>
      <w:r w:rsidRPr="0092480E">
        <w:rPr>
          <w:rFonts w:ascii="Calibri" w:hAnsi="Calibri" w:cs="Calibri"/>
        </w:rPr>
        <w:t xml:space="preserve"> model </w:t>
      </w:r>
      <w:r>
        <w:rPr>
          <w:rFonts w:ascii="Calibri" w:hAnsi="Calibri" w:cs="Calibri"/>
        </w:rPr>
        <w:t>was</w:t>
      </w:r>
      <w:r w:rsidRPr="0092480E">
        <w:rPr>
          <w:rFonts w:ascii="Calibri" w:hAnsi="Calibri" w:cs="Calibri"/>
        </w:rPr>
        <w:t xml:space="preserve"> tailored to the context </w:t>
      </w:r>
      <w:r>
        <w:rPr>
          <w:rFonts w:ascii="Calibri" w:hAnsi="Calibri" w:cs="Calibri"/>
        </w:rPr>
        <w:t xml:space="preserve">in the Netherlands </w:t>
      </w:r>
      <w:r w:rsidRPr="0092480E">
        <w:rPr>
          <w:rFonts w:ascii="Calibri" w:hAnsi="Calibri" w:cs="Calibri"/>
        </w:rPr>
        <w:t xml:space="preserve">by using the </w:t>
      </w:r>
      <w:r>
        <w:rPr>
          <w:rFonts w:ascii="Calibri" w:hAnsi="Calibri" w:cs="Calibri"/>
        </w:rPr>
        <w:t xml:space="preserve">national </w:t>
      </w:r>
      <w:r w:rsidRPr="0092480E">
        <w:rPr>
          <w:rFonts w:ascii="Calibri" w:hAnsi="Calibri" w:cs="Calibri"/>
        </w:rPr>
        <w:t>registry data</w:t>
      </w:r>
      <w:commentRangeEnd w:id="11"/>
      <w:r>
        <w:rPr>
          <w:rStyle w:val="CommentReference"/>
          <w:rFonts w:asciiTheme="minorHAnsi" w:eastAsiaTheme="minorHAnsi" w:hAnsiTheme="minorHAnsi" w:cstheme="minorBidi"/>
          <w:lang w:val="en-GB"/>
        </w:rPr>
        <w:commentReference w:id="11"/>
      </w:r>
      <w:r w:rsidRPr="0092480E">
        <w:rPr>
          <w:rFonts w:ascii="Calibri" w:hAnsi="Calibri" w:cs="Calibri"/>
        </w:rPr>
        <w:t xml:space="preserve">.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commentRangeStart w:id="12"/>
      <w:r w:rsidRPr="0092480E">
        <w:rPr>
          <w:rFonts w:ascii="Calibri" w:hAnsi="Calibri" w:cs="Calibri"/>
        </w:rPr>
        <w:t>modeling complications, recovery periods and the effect of comorbidity on survival</w:t>
      </w:r>
      <w:commentRangeEnd w:id="12"/>
      <w:r>
        <w:rPr>
          <w:rStyle w:val="CommentReference"/>
          <w:rFonts w:asciiTheme="minorHAnsi" w:eastAsiaTheme="minorHAnsi" w:hAnsiTheme="minorHAnsi" w:cstheme="minorBidi"/>
          <w:lang w:val="en-GB"/>
        </w:rPr>
        <w:commentReference w:id="12"/>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Pr>
          <w:rFonts w:ascii="Calibri" w:hAnsi="Calibri" w:cs="Calibri"/>
        </w:rPr>
        <w:t xml:space="preserve">ensure </w:t>
      </w:r>
      <w:commentRangeStart w:id="13"/>
      <w:r>
        <w:rPr>
          <w:rFonts w:ascii="Calibri" w:hAnsi="Calibri" w:cs="Calibri"/>
        </w:rPr>
        <w:t>validity</w:t>
      </w:r>
      <w:commentRangeEnd w:id="13"/>
      <w:r>
        <w:rPr>
          <w:rStyle w:val="CommentReference"/>
          <w:rFonts w:asciiTheme="minorHAnsi" w:eastAsiaTheme="minorHAnsi" w:hAnsiTheme="minorHAnsi" w:cstheme="minorBidi"/>
          <w:lang w:val="en-GB"/>
        </w:rPr>
        <w:commentReference w:id="13"/>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0F35D3">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7&lt;/sup&gt;","plainTextFormattedCitation":"97","previouslyFormattedCitation":"&lt;sup&gt;97&lt;/sup&gt;"},"properties":{"noteIndex":0},"schema":"https://github.com/citation-style-language/schema/raw/master/csl-citation.json"}</w:instrText>
      </w:r>
      <w:r w:rsidR="00420C01">
        <w:rPr>
          <w:rFonts w:ascii="Calibri" w:hAnsi="Calibri" w:cs="Calibri"/>
        </w:rPr>
        <w:fldChar w:fldCharType="separate"/>
      </w:r>
      <w:r w:rsidR="00C12402" w:rsidRPr="00C12402">
        <w:rPr>
          <w:rFonts w:ascii="Calibri" w:hAnsi="Calibri" w:cs="Calibri"/>
          <w:noProof/>
          <w:vertAlign w:val="superscript"/>
        </w:rPr>
        <w:t>97</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Heading1"/>
        <w:spacing w:line="276" w:lineRule="auto"/>
      </w:pPr>
      <w:r w:rsidRPr="00727C00">
        <w:t xml:space="preserve">Figures </w:t>
      </w:r>
      <w:r w:rsidR="00890CC8">
        <w:t>legends</w:t>
      </w:r>
    </w:p>
    <w:p w14:paraId="2706A37B" w14:textId="14EF7026" w:rsidR="00727C00" w:rsidRPr="00727C00" w:rsidRDefault="00FE7393" w:rsidP="00727C00">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VATS: video assisted thoracoscopic surgery</w:t>
      </w:r>
    </w:p>
    <w:p w14:paraId="6B69D446" w14:textId="7777777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transaortic valve implantation. </w:t>
      </w:r>
    </w:p>
    <w:p w14:paraId="07843709" w14:textId="77777777" w:rsidR="00727C00" w:rsidRDefault="00727C00" w:rsidP="00727C00">
      <w:pPr>
        <w:pStyle w:val="Caption"/>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50E3E688" w14:textId="7777777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 - -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w:t>
      </w:r>
      <w:r w:rsidRPr="00363A0B">
        <w:rPr>
          <w:rFonts w:ascii="Calibri" w:hAnsi="Calibri" w:cs="Calibri"/>
          <w:iCs w:val="0"/>
          <w:lang w:val="en-US"/>
        </w:rPr>
        <w:lastRenderedPageBreak/>
        <w:t>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61BE7DF6"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 - 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Heading2"/>
        <w:spacing w:line="276" w:lineRule="auto"/>
        <w:rPr>
          <w:rFonts w:ascii="Calibri" w:hAnsi="Calibri" w:cs="Calibri"/>
          <w:lang w:val="en-US"/>
        </w:rPr>
      </w:pPr>
      <w:r w:rsidRPr="00B736D9">
        <w:rPr>
          <w:rFonts w:ascii="Calibri" w:hAnsi="Calibri" w:cs="Calibri"/>
          <w:lang w:val="en-US"/>
        </w:rPr>
        <w:t>Appendix C</w:t>
      </w:r>
    </w:p>
    <w:p w14:paraId="74072081" w14:textId="52D91BFA" w:rsidR="00FE78B2" w:rsidRPr="0092480E" w:rsidRDefault="00FE78B2" w:rsidP="00FE78B2">
      <w:pPr>
        <w:spacing w:line="276" w:lineRule="auto"/>
        <w:rPr>
          <w:rFonts w:ascii="Calibri" w:eastAsia="Calibri" w:hAnsi="Calibri" w:cs="Calibri"/>
        </w:rPr>
      </w:pPr>
      <w:r>
        <w:rPr>
          <w:rFonts w:ascii="Calibri" w:eastAsia="Calibri" w:hAnsi="Calibri" w:cs="Calibri"/>
        </w:rPr>
        <w:t>Detailed model description</w:t>
      </w:r>
      <w:r w:rsidR="00285839">
        <w:rPr>
          <w:rFonts w:ascii="Calibri" w:eastAsia="Calibri" w:hAnsi="Calibri" w:cs="Calibri"/>
        </w:rPr>
        <w:t>.</w:t>
      </w:r>
    </w:p>
    <w:p w14:paraId="5076F5D0" w14:textId="77777777" w:rsidR="00FE78B2" w:rsidRPr="0092480E" w:rsidRDefault="00FE78B2" w:rsidP="00FE78B2">
      <w:pPr>
        <w:pStyle w:val="Heading2"/>
        <w:spacing w:line="276" w:lineRule="auto"/>
        <w:rPr>
          <w:rFonts w:ascii="Calibri" w:hAnsi="Calibri" w:cs="Calibri"/>
          <w:lang w:val="en-US"/>
        </w:rPr>
      </w:pPr>
      <w:commentRangeStart w:id="14"/>
      <w:r w:rsidRPr="0092480E">
        <w:rPr>
          <w:rFonts w:ascii="Calibri" w:hAnsi="Calibri" w:cs="Calibri"/>
          <w:lang w:val="en-US"/>
        </w:rPr>
        <w:t>Appendix D</w:t>
      </w:r>
    </w:p>
    <w:p w14:paraId="7EC11DA0" w14:textId="77777777" w:rsidR="00FE78B2" w:rsidRPr="0092480E" w:rsidRDefault="00FE78B2" w:rsidP="00FE78B2">
      <w:pPr>
        <w:spacing w:line="276" w:lineRule="auto"/>
        <w:rPr>
          <w:rFonts w:ascii="Calibri" w:hAnsi="Calibri" w:cs="Calibri"/>
        </w:rPr>
      </w:pPr>
      <w:r>
        <w:rPr>
          <w:rFonts w:ascii="Calibri" w:eastAsia="Calibri" w:hAnsi="Calibri" w:cs="Calibri"/>
        </w:rPr>
        <w:t>C</w:t>
      </w:r>
      <w:r w:rsidRPr="0092480E">
        <w:rPr>
          <w:rFonts w:ascii="Calibri" w:eastAsia="Calibri" w:hAnsi="Calibri" w:cs="Calibri"/>
        </w:rPr>
        <w:t>alibrated visual analogue scale based on the Global burden of disease study</w:t>
      </w:r>
      <w:r>
        <w:rPr>
          <w:rFonts w:ascii="Calibri" w:eastAsia="Calibri" w:hAnsi="Calibri" w:cs="Calibri"/>
        </w:rPr>
        <w:t xml:space="preserve"> and description of expert panel that participated. </w:t>
      </w:r>
    </w:p>
    <w:p w14:paraId="519A86FF" w14:textId="77777777" w:rsidR="00FE78B2" w:rsidRPr="0092480E" w:rsidRDefault="00FE78B2" w:rsidP="00FE78B2">
      <w:pPr>
        <w:pStyle w:val="Heading2"/>
        <w:spacing w:line="276" w:lineRule="auto"/>
        <w:rPr>
          <w:rFonts w:ascii="Calibri" w:hAnsi="Calibri" w:cs="Calibri"/>
          <w:lang w:val="en-US"/>
        </w:rPr>
      </w:pPr>
      <w:r>
        <w:rPr>
          <w:rFonts w:ascii="Calibri" w:hAnsi="Calibri" w:cs="Calibri"/>
          <w:lang w:val="en-US"/>
        </w:rPr>
        <w:t>Appendix E</w:t>
      </w:r>
      <w:commentRangeEnd w:id="14"/>
      <w:r w:rsidR="00820406">
        <w:rPr>
          <w:rStyle w:val="CommentReference"/>
          <w:rFonts w:asciiTheme="minorHAnsi" w:eastAsiaTheme="minorHAnsi" w:hAnsiTheme="minorHAnsi" w:cstheme="minorBidi"/>
          <w:color w:val="auto"/>
        </w:rPr>
        <w:commentReference w:id="14"/>
      </w:r>
    </w:p>
    <w:p w14:paraId="02E08178" w14:textId="74A2C62C" w:rsidR="00FE78B2" w:rsidRDefault="00FE78B2"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p>
    <w:p w14:paraId="23998B5C" w14:textId="77777777" w:rsidR="00FE78B2" w:rsidRPr="0092480E" w:rsidRDefault="00FE78B2" w:rsidP="00153762">
      <w:pPr>
        <w:spacing w:line="276" w:lineRule="auto"/>
        <w:rPr>
          <w:rFonts w:ascii="Calibri" w:hAnsi="Calibri" w:cs="Calibri"/>
        </w:rPr>
      </w:pPr>
      <w:bookmarkStart w:id="15" w:name="_GoBack"/>
      <w:bookmarkEnd w:id="15"/>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5EE05013" w14:textId="19D61D6C" w:rsidR="000F35D3" w:rsidRPr="000F35D3" w:rsidRDefault="0065107A" w:rsidP="000F35D3">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0F35D3" w:rsidRPr="000F35D3">
        <w:rPr>
          <w:rFonts w:ascii="Calibri" w:hAnsi="Calibri" w:cs="Calibri"/>
          <w:noProof/>
          <w:sz w:val="20"/>
        </w:rPr>
        <w:t xml:space="preserve">1. </w:t>
      </w:r>
      <w:r w:rsidR="000F35D3" w:rsidRPr="000F35D3">
        <w:rPr>
          <w:rFonts w:ascii="Calibri" w:hAnsi="Calibri" w:cs="Calibri"/>
          <w:noProof/>
          <w:sz w:val="20"/>
        </w:rPr>
        <w:tab/>
        <w:t xml:space="preserve">Office of the Assistant Secretary for Preparedness H. Pandemic Influenza Plan - Update IV (December 2017). 2017. </w:t>
      </w:r>
    </w:p>
    <w:p w14:paraId="5E6CC34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 </w:t>
      </w:r>
      <w:r w:rsidRPr="000F35D3">
        <w:rPr>
          <w:rFonts w:ascii="Calibri" w:hAnsi="Calibri" w:cs="Calibri"/>
          <w:noProof/>
          <w:sz w:val="20"/>
        </w:rPr>
        <w:tab/>
        <w:t xml:space="preserve">Emanuel EJ, Persad G, Upshur R, et al. Fair Allocation of Scarce Medical Resources in the Time of Covid-19. N Engl J Med 2020;1–7. </w:t>
      </w:r>
    </w:p>
    <w:p w14:paraId="0D8BE3CB"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 </w:t>
      </w:r>
      <w:r w:rsidRPr="000F35D3">
        <w:rPr>
          <w:rFonts w:ascii="Calibri" w:hAnsi="Calibri" w:cs="Calibri"/>
          <w:noProof/>
          <w:sz w:val="20"/>
        </w:rPr>
        <w:tab/>
        <w:t xml:space="preserve">D’Agostino A, Demartini B, Cavallotti S, Gambini O. Mental health services in Italy during the COVID-19 outbreak. The Lancet Psychiatry. 2020;7(5):385–7. </w:t>
      </w:r>
    </w:p>
    <w:p w14:paraId="4AAE9F4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 </w:t>
      </w:r>
      <w:r w:rsidRPr="000F35D3">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821AABB"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 </w:t>
      </w:r>
      <w:r w:rsidRPr="000F35D3">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2E9FA16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lastRenderedPageBreak/>
        <w:t xml:space="preserve">6. </w:t>
      </w:r>
      <w:r w:rsidRPr="00DD431F">
        <w:rPr>
          <w:rFonts w:ascii="Calibri" w:hAnsi="Calibri" w:cs="Calibri"/>
          <w:noProof/>
          <w:sz w:val="20"/>
          <w:lang w:val="nl-NL"/>
        </w:rPr>
        <w:tab/>
        <w:t xml:space="preserve">NZA. Analyse van de gevolgen van de coronacrisis voor de reguliere zorg [Internet]. </w:t>
      </w:r>
      <w:r w:rsidRPr="000F35D3">
        <w:rPr>
          <w:rFonts w:ascii="Calibri" w:hAnsi="Calibri" w:cs="Calibri"/>
          <w:noProof/>
          <w:sz w:val="20"/>
        </w:rPr>
        <w:t>2020 [cited 2020 May 17]. Available from: https://zorgdomein.com/media/documents/NZa-analyse_van_de_gevolgen_van_de_coronacrisis_voor_de_reguliere_zorg_-....pdf</w:t>
      </w:r>
    </w:p>
    <w:p w14:paraId="3CFF9B4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7. </w:t>
      </w:r>
      <w:r w:rsidRPr="00DD431F">
        <w:rPr>
          <w:rFonts w:ascii="Calibri" w:hAnsi="Calibri" w:cs="Calibri"/>
          <w:noProof/>
          <w:sz w:val="20"/>
          <w:lang w:val="nl-NL"/>
        </w:rPr>
        <w:tab/>
        <w:t xml:space="preserve">Dinmohamed AG, Visser O, Verhoeven RHA, et al. </w:t>
      </w:r>
      <w:r w:rsidRPr="000F35D3">
        <w:rPr>
          <w:rFonts w:ascii="Calibri" w:hAnsi="Calibri" w:cs="Calibri"/>
          <w:noProof/>
          <w:sz w:val="20"/>
        </w:rPr>
        <w:t xml:space="preserve">Fewer cancer diagnoses during the COVID-19 epidemic in the Netherlands. Lancet Oncol. 2020;0(0). </w:t>
      </w:r>
    </w:p>
    <w:p w14:paraId="34F3ADE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 </w:t>
      </w:r>
      <w:r w:rsidRPr="000F35D3">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0362837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 </w:t>
      </w:r>
      <w:r w:rsidRPr="000F35D3">
        <w:rPr>
          <w:rFonts w:ascii="Calibri" w:hAnsi="Calibri" w:cs="Calibri"/>
          <w:noProof/>
          <w:sz w:val="20"/>
        </w:rPr>
        <w:tab/>
        <w:t xml:space="preserve">Sud A, Jones M, Broggio J, et al. Collateral damage: the impact on outcomes from cancer surgery of the COVID-19 pandemic. Ann Oncol 2020;13:19. </w:t>
      </w:r>
    </w:p>
    <w:p w14:paraId="7559D6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0. </w:t>
      </w:r>
      <w:r w:rsidRPr="000F35D3">
        <w:rPr>
          <w:rFonts w:ascii="Calibri" w:hAnsi="Calibri" w:cs="Calibri"/>
          <w:noProof/>
          <w:sz w:val="20"/>
        </w:rPr>
        <w:tab/>
        <w:t>Powell SN, Mullen T, Young L, Heald D, Iv ETP. SARS-CoV-2 Impact on Elective Orthopaedic Surgery: Implications for Post-Pandemic Recovery. J Bone Jt Surg  2020;</w:t>
      </w:r>
    </w:p>
    <w:p w14:paraId="1286D2C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1. </w:t>
      </w:r>
      <w:r w:rsidRPr="000F35D3">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5950F3E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12. </w:t>
      </w:r>
      <w:r w:rsidRPr="00DD431F">
        <w:rPr>
          <w:rFonts w:ascii="Calibri" w:hAnsi="Calibri" w:cs="Calibri"/>
          <w:noProof/>
          <w:sz w:val="20"/>
          <w:lang w:val="nl-NL"/>
        </w:rPr>
        <w:tab/>
        <w:t xml:space="preserve">Vergano M, Bertolini G, Giannini A, et al. </w:t>
      </w:r>
      <w:r w:rsidRPr="000F35D3">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1A90B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3. </w:t>
      </w:r>
      <w:r w:rsidRPr="000F35D3">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1D3A7ED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4. </w:t>
      </w:r>
      <w:r w:rsidRPr="000F35D3">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821342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5. </w:t>
      </w:r>
      <w:r w:rsidRPr="000F35D3">
        <w:rPr>
          <w:rFonts w:ascii="Calibri" w:hAnsi="Calibri" w:cs="Calibri"/>
          <w:noProof/>
          <w:sz w:val="20"/>
        </w:rPr>
        <w:tab/>
        <w:t xml:space="preserve">York State Department of Health N. VENTILATOR ALLOCATION GUIDELINES New York State Task Force on Life and the Law New York State Department of Health. 2015. </w:t>
      </w:r>
    </w:p>
    <w:p w14:paraId="5CDBB16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6. </w:t>
      </w:r>
      <w:r w:rsidRPr="000F35D3">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330F34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7. </w:t>
      </w:r>
      <w:r w:rsidRPr="000F35D3">
        <w:rPr>
          <w:rFonts w:ascii="Calibri" w:hAnsi="Calibri" w:cs="Calibri"/>
          <w:noProof/>
          <w:sz w:val="20"/>
        </w:rPr>
        <w:tab/>
        <w:t xml:space="preserve">Garner RT, Rosen B. Moral Philosophy: A Systematic Introduction to Normative Ethics and Meta-Ethics. New York: Macmillan; 1967. </w:t>
      </w:r>
    </w:p>
    <w:p w14:paraId="37F22CE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8. </w:t>
      </w:r>
      <w:r w:rsidRPr="000F35D3">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60B2989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9. </w:t>
      </w:r>
      <w:r w:rsidRPr="000F35D3">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3E9431B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0. </w:t>
      </w:r>
      <w:r w:rsidRPr="000F35D3">
        <w:rPr>
          <w:rFonts w:ascii="Calibri" w:hAnsi="Calibri" w:cs="Calibri"/>
          <w:noProof/>
          <w:sz w:val="20"/>
        </w:rPr>
        <w:tab/>
        <w:t>Kankersoorten - IKNL [Internet]. [cited 2020 May 19];Available from: https://iknl.nl/kankersoorten</w:t>
      </w:r>
    </w:p>
    <w:p w14:paraId="564526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1. </w:t>
      </w:r>
      <w:r w:rsidRPr="000F35D3">
        <w:rPr>
          <w:rFonts w:ascii="Calibri" w:hAnsi="Calibri" w:cs="Calibri"/>
          <w:noProof/>
          <w:sz w:val="20"/>
        </w:rPr>
        <w:tab/>
        <w:t>NHR [Internet]. [cited 2020 May 19];Available from: https://nederlandsehartregistratie.nl/</w:t>
      </w:r>
    </w:p>
    <w:p w14:paraId="35F266CD"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22. </w:t>
      </w:r>
      <w:r w:rsidRPr="00DD431F">
        <w:rPr>
          <w:rFonts w:ascii="Calibri" w:hAnsi="Calibri" w:cs="Calibri"/>
          <w:noProof/>
          <w:sz w:val="20"/>
          <w:lang w:val="nl-NL"/>
        </w:rPr>
        <w:tab/>
        <w:t xml:space="preserve">CBS. Sterftekansen naar leeftijd, geslacht, opleidingsniveau [Internet]. </w:t>
      </w:r>
      <w:r w:rsidRPr="000F35D3">
        <w:rPr>
          <w:rFonts w:ascii="Calibri" w:hAnsi="Calibri" w:cs="Calibri"/>
          <w:noProof/>
          <w:sz w:val="20"/>
        </w:rPr>
        <w:t>[cited 2020 May 19];Available from: https://www.cbs.nl/nl-nl/maatwerk/2017/23/sterftekansen-naar-leeftijd-geslacht-opleidingsniveau</w:t>
      </w:r>
    </w:p>
    <w:p w14:paraId="2F5E9C1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3. </w:t>
      </w:r>
      <w:r w:rsidRPr="000F35D3">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5B97F5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4. </w:t>
      </w:r>
      <w:r w:rsidRPr="000F35D3">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6FC451C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5. </w:t>
      </w:r>
      <w:r w:rsidRPr="000F35D3">
        <w:rPr>
          <w:rFonts w:ascii="Calibri" w:hAnsi="Calibri" w:cs="Calibri"/>
          <w:noProof/>
          <w:sz w:val="20"/>
        </w:rPr>
        <w:tab/>
        <w:t>General Guidance for DALYs calculation [Internet]. [cited 2020 May 19]. Available from: https://montagu.vaccineimpact.org/contribution/resources/c978e5a1acf6a502679c92200e78ef61.pdf</w:t>
      </w:r>
    </w:p>
    <w:p w14:paraId="598351C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6. </w:t>
      </w:r>
      <w:r w:rsidRPr="000F35D3">
        <w:rPr>
          <w:rFonts w:ascii="Calibri" w:hAnsi="Calibri" w:cs="Calibri"/>
          <w:noProof/>
          <w:sz w:val="20"/>
        </w:rPr>
        <w:tab/>
        <w:t>Disability-adjusted life years (DALYs) [Internet]. [cited 2020 May 19];Available from: https://www.who.int/data/gho/indicator-metadata-registry/imr-details/158</w:t>
      </w:r>
    </w:p>
    <w:p w14:paraId="1DE6435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7. </w:t>
      </w:r>
      <w:r w:rsidRPr="000F35D3">
        <w:rPr>
          <w:rFonts w:ascii="Calibri" w:hAnsi="Calibri" w:cs="Calibri"/>
          <w:noProof/>
          <w:sz w:val="20"/>
        </w:rPr>
        <w:tab/>
        <w:t xml:space="preserve">Stouthard EA, Essink-Bot M-L, Bonsel GJ. Disability weights for diseases A modified protocol and results </w:t>
      </w:r>
      <w:r w:rsidRPr="000F35D3">
        <w:rPr>
          <w:rFonts w:ascii="Calibri" w:hAnsi="Calibri" w:cs="Calibri"/>
          <w:noProof/>
          <w:sz w:val="20"/>
        </w:rPr>
        <w:lastRenderedPageBreak/>
        <w:t>for a Western European region. Eur J Public Health [Internet] 2000 [cited 2020 May 14];10(1):24–30. Available from: https://academic.oup.com/eurpub/article-abstract/10/1/24/490779</w:t>
      </w:r>
    </w:p>
    <w:p w14:paraId="25B27C4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28. </w:t>
      </w:r>
      <w:r w:rsidRPr="00DD431F">
        <w:rPr>
          <w:rFonts w:ascii="Calibri" w:hAnsi="Calibri" w:cs="Calibri"/>
          <w:noProof/>
          <w:sz w:val="20"/>
          <w:lang w:val="nl-NL"/>
        </w:rPr>
        <w:tab/>
        <w:t xml:space="preserve">Siebert U, Alagoz O, Bayoumi AM, et al. </w:t>
      </w:r>
      <w:r w:rsidRPr="000F35D3">
        <w:rPr>
          <w:rFonts w:ascii="Calibri" w:hAnsi="Calibri" w:cs="Calibri"/>
          <w:noProof/>
          <w:sz w:val="20"/>
        </w:rPr>
        <w:t>State-Transition Modeling: A Report of the ISPOR-SMDM Modeling Good Research Practices Task Force-3. Value Heal [Internet] 2012;15(6):812–20. Available from: http://eprints.gla.ac.uk/73437/</w:t>
      </w:r>
    </w:p>
    <w:p w14:paraId="4B57A76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9. </w:t>
      </w:r>
      <w:r w:rsidRPr="000F35D3">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7CBE304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0. </w:t>
      </w:r>
      <w:r w:rsidRPr="000F35D3">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74ED20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1. </w:t>
      </w:r>
      <w:r w:rsidRPr="000F35D3">
        <w:rPr>
          <w:rFonts w:ascii="Calibri" w:hAnsi="Calibri" w:cs="Calibri"/>
          <w:noProof/>
          <w:sz w:val="20"/>
        </w:rPr>
        <w:tab/>
        <w:t>Torgerson DJ, Raftery J. Economic notes. Discounting. BMJ [Internet] 1999;319(7214):914–5. Available from: http://www.ncbi.nlm.nih.gov/pubmed/10506056</w:t>
      </w:r>
    </w:p>
    <w:p w14:paraId="15DD6131"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DD431F">
        <w:rPr>
          <w:rFonts w:ascii="Calibri" w:hAnsi="Calibri" w:cs="Calibri"/>
          <w:noProof/>
          <w:sz w:val="20"/>
          <w:lang w:val="nl-NL"/>
        </w:rPr>
        <w:t xml:space="preserve">32. </w:t>
      </w:r>
      <w:r w:rsidRPr="00DD431F">
        <w:rPr>
          <w:rFonts w:ascii="Calibri" w:hAnsi="Calibri" w:cs="Calibri"/>
          <w:noProof/>
          <w:sz w:val="20"/>
          <w:lang w:val="nl-NL"/>
        </w:rPr>
        <w:tab/>
        <w:t>Zorginstituut Nederland. Richtlijn voor het uitvoeren van economische evaluaties in de gezondheidszorg. 2016;</w:t>
      </w:r>
    </w:p>
    <w:p w14:paraId="68E6632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33. </w:t>
      </w:r>
      <w:r w:rsidRPr="00DD431F">
        <w:rPr>
          <w:rFonts w:ascii="Calibri" w:hAnsi="Calibri" w:cs="Calibri"/>
          <w:noProof/>
          <w:sz w:val="20"/>
          <w:lang w:val="nl-NL"/>
        </w:rPr>
        <w:tab/>
        <w:t xml:space="preserve">Zorginstituut Nederland. Richtlijn voor het uitvoeren van economische evaluaties in de gezondheidszorg. </w:t>
      </w:r>
      <w:r w:rsidRPr="000F35D3">
        <w:rPr>
          <w:rFonts w:ascii="Calibri" w:hAnsi="Calibri" w:cs="Calibri"/>
          <w:noProof/>
          <w:sz w:val="20"/>
        </w:rPr>
        <w:t xml:space="preserve">2016. </w:t>
      </w:r>
    </w:p>
    <w:p w14:paraId="69778F0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4. </w:t>
      </w:r>
      <w:r w:rsidRPr="000F35D3">
        <w:rPr>
          <w:rFonts w:ascii="Calibri" w:hAnsi="Calibri" w:cs="Calibri"/>
          <w:noProof/>
          <w:sz w:val="20"/>
        </w:rPr>
        <w:tab/>
        <w:t>Husereau D, Drummond M, Petrou S, et al. Consolidated Health Economic Evaluation Reporting Standards (CHEERS) statement. Eur J Heal Econ 2013;</w:t>
      </w:r>
    </w:p>
    <w:p w14:paraId="2AB7365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5. </w:t>
      </w:r>
      <w:r w:rsidRPr="000F35D3">
        <w:rPr>
          <w:rFonts w:ascii="Calibri" w:hAnsi="Calibri" w:cs="Calibri"/>
          <w:noProof/>
          <w:sz w:val="20"/>
        </w:rPr>
        <w:tab/>
        <w:t>R Core Team. R: A language and Environment for Statistical Computing. 2013;</w:t>
      </w:r>
    </w:p>
    <w:p w14:paraId="51AD95C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6. </w:t>
      </w:r>
      <w:r w:rsidRPr="000F35D3">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0B57E72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7. </w:t>
      </w:r>
      <w:r w:rsidRPr="000F35D3">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464AD62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8. </w:t>
      </w:r>
      <w:r w:rsidRPr="000F35D3">
        <w:rPr>
          <w:rFonts w:ascii="Calibri" w:hAnsi="Calibri" w:cs="Calibri"/>
          <w:noProof/>
          <w:sz w:val="20"/>
        </w:rPr>
        <w:tab/>
        <w:t>Salomon JA, Haagsma JA, Davis A, et al. Disability weights for the Global Burden of Disease 2013 study [Internet]. 2015 [cited 2020 May 14]. Available from: www.thelancet.com/lancetgh</w:t>
      </w:r>
    </w:p>
    <w:p w14:paraId="40063EA1"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9. </w:t>
      </w:r>
      <w:r w:rsidRPr="000F35D3">
        <w:rPr>
          <w:rFonts w:ascii="Calibri" w:hAnsi="Calibri" w:cs="Calibri"/>
          <w:noProof/>
          <w:sz w:val="20"/>
        </w:rPr>
        <w:tab/>
        <w:t>Chen EY, Mayo SC, Sutton T, et al. Effect of Time to Surgery of Colorectal Liver Metastases on Survival. J Gastrointest Cancer 2020;</w:t>
      </w:r>
    </w:p>
    <w:p w14:paraId="4A9D83A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0. </w:t>
      </w:r>
      <w:r w:rsidRPr="000F35D3">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17CF62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1. </w:t>
      </w:r>
      <w:r w:rsidRPr="000F35D3">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0A02860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2. </w:t>
      </w:r>
      <w:r w:rsidRPr="000F35D3">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1DDC262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3. </w:t>
      </w:r>
      <w:r w:rsidRPr="000F35D3">
        <w:rPr>
          <w:rFonts w:ascii="Calibri" w:hAnsi="Calibri" w:cs="Calibri"/>
          <w:noProof/>
          <w:sz w:val="20"/>
        </w:rPr>
        <w:tab/>
        <w:t xml:space="preserve">Lee JN, Kwon SY, Choi GS, et al. Impact of surgical wait time on oncologic outcomes in upper urinary tract urothelial carcinoma. J Surg Oncol 2014;110(4):468–75. </w:t>
      </w:r>
    </w:p>
    <w:p w14:paraId="21B0E38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4. </w:t>
      </w:r>
      <w:r w:rsidRPr="000F35D3">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1A14F2A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5. </w:t>
      </w:r>
      <w:r w:rsidRPr="000F35D3">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0ADD73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6. </w:t>
      </w:r>
      <w:r w:rsidRPr="000F35D3">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82758E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7. </w:t>
      </w:r>
      <w:r w:rsidRPr="000F35D3">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88AD85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8. </w:t>
      </w:r>
      <w:r w:rsidRPr="000F35D3">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w:t>
      </w:r>
      <w:r w:rsidRPr="000F35D3">
        <w:rPr>
          <w:rFonts w:ascii="Calibri" w:hAnsi="Calibri" w:cs="Calibri"/>
          <w:noProof/>
          <w:sz w:val="20"/>
        </w:rPr>
        <w:lastRenderedPageBreak/>
        <w:t xml:space="preserve">patients with hepatocellular carcinoma who underwent surgery. Medicine (Baltimore) 2019;98(44):e17552. </w:t>
      </w:r>
    </w:p>
    <w:p w14:paraId="419B029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9. </w:t>
      </w:r>
      <w:r w:rsidRPr="000F35D3">
        <w:rPr>
          <w:rFonts w:ascii="Calibri" w:hAnsi="Calibri" w:cs="Calibri"/>
          <w:noProof/>
          <w:sz w:val="20"/>
        </w:rPr>
        <w:tab/>
        <w:t xml:space="preserve">Brewster DC, Jones JE, Chung TK, et al. Long-term outcomes after endovascular abdominal aortic aneurysm repair: The First Decade. Ann. Surg. 2006;244(3):426–36. </w:t>
      </w:r>
    </w:p>
    <w:p w14:paraId="72BFF58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0. </w:t>
      </w:r>
      <w:r w:rsidRPr="000F35D3">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493C5573"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51. </w:t>
      </w:r>
      <w:r w:rsidRPr="000F35D3">
        <w:rPr>
          <w:rFonts w:ascii="Calibri" w:hAnsi="Calibri" w:cs="Calibri"/>
          <w:noProof/>
          <w:sz w:val="20"/>
        </w:rPr>
        <w:tab/>
        <w:t xml:space="preserve">Rose EA, Gelijns AC, Moskowitz AJ, et al. Long-term use of a left ventricular assist device for end-stage heart failure. </w:t>
      </w:r>
      <w:r w:rsidRPr="00DD431F">
        <w:rPr>
          <w:rFonts w:ascii="Calibri" w:hAnsi="Calibri" w:cs="Calibri"/>
          <w:noProof/>
          <w:sz w:val="20"/>
          <w:lang w:val="nl-NL"/>
        </w:rPr>
        <w:t xml:space="preserve">N Engl J Med 2001;345(20):1435–43. </w:t>
      </w:r>
    </w:p>
    <w:p w14:paraId="2AA70933"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DD431F">
        <w:rPr>
          <w:rFonts w:ascii="Calibri" w:hAnsi="Calibri" w:cs="Calibri"/>
          <w:noProof/>
          <w:sz w:val="20"/>
          <w:lang w:val="nl-NL"/>
        </w:rPr>
        <w:t xml:space="preserve">52. </w:t>
      </w:r>
      <w:r w:rsidRPr="00DD431F">
        <w:rPr>
          <w:rFonts w:ascii="Calibri" w:hAnsi="Calibri" w:cs="Calibri"/>
          <w:noProof/>
          <w:sz w:val="20"/>
          <w:lang w:val="nl-NL"/>
        </w:rPr>
        <w:tab/>
        <w:t xml:space="preserve">Mazzone E, Preisser F, Nazzani S, et al. </w:t>
      </w:r>
      <w:r w:rsidRPr="000F35D3">
        <w:rPr>
          <w:rFonts w:ascii="Calibri" w:hAnsi="Calibri" w:cs="Calibri"/>
          <w:noProof/>
          <w:sz w:val="20"/>
        </w:rPr>
        <w:t xml:space="preserve">More Extensive Lymph Node Dissection Improves Survival Benefit of Radical Cystectomy in Metastatic Urothelial Carcinoma of the Bladder. </w:t>
      </w:r>
      <w:r w:rsidRPr="00DD431F">
        <w:rPr>
          <w:rFonts w:ascii="Calibri" w:hAnsi="Calibri" w:cs="Calibri"/>
          <w:noProof/>
          <w:sz w:val="20"/>
          <w:lang w:val="nl-NL"/>
        </w:rPr>
        <w:t xml:space="preserve">Clin Genitourin Cancer 2019;17(2):105-113.e2. </w:t>
      </w:r>
    </w:p>
    <w:p w14:paraId="6518BCF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53. </w:t>
      </w:r>
      <w:r w:rsidRPr="00DD431F">
        <w:rPr>
          <w:rFonts w:ascii="Calibri" w:hAnsi="Calibri" w:cs="Calibri"/>
          <w:noProof/>
          <w:sz w:val="20"/>
          <w:lang w:val="nl-NL"/>
        </w:rPr>
        <w:tab/>
        <w:t xml:space="preserve">Kann BH, Verma V, Stahl JM, et al. </w:t>
      </w:r>
      <w:r w:rsidRPr="000F35D3">
        <w:rPr>
          <w:rFonts w:ascii="Calibri" w:hAnsi="Calibri" w:cs="Calibri"/>
          <w:noProof/>
          <w:sz w:val="20"/>
        </w:rPr>
        <w:t xml:space="preserve">Multi-institutional analysis of stereotactic body radiation therapy for operable early-stage non-small cell lung carcinoma. Radiother Oncol 2019;134:44–9. </w:t>
      </w:r>
    </w:p>
    <w:p w14:paraId="011769D1"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4. </w:t>
      </w:r>
      <w:r w:rsidRPr="000F35D3">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7A432EF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5. </w:t>
      </w:r>
      <w:r w:rsidRPr="000F35D3">
        <w:rPr>
          <w:rFonts w:ascii="Calibri" w:hAnsi="Calibri" w:cs="Calibri"/>
          <w:noProof/>
          <w:sz w:val="20"/>
        </w:rPr>
        <w:tab/>
        <w:t xml:space="preserve">Shalowitz DI, Epstein AJ, Ko EM, Giuntoli RL. Non-surgical management of ovarian cancer: Prevalence and implications. Gynecol Oncol 2016;142(1):30–7. </w:t>
      </w:r>
    </w:p>
    <w:p w14:paraId="7E6DDB3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6. </w:t>
      </w:r>
      <w:r w:rsidRPr="000F35D3">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577F29B0"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57. </w:t>
      </w:r>
      <w:r w:rsidRPr="000F35D3">
        <w:rPr>
          <w:rFonts w:ascii="Calibri" w:hAnsi="Calibri" w:cs="Calibri"/>
          <w:noProof/>
          <w:sz w:val="20"/>
        </w:rPr>
        <w:tab/>
        <w:t xml:space="preserve">Kim WR, Lake JR, Smith JM, et al. OPTN/SRTR 2016 Annual Data Report: Liver. </w:t>
      </w:r>
      <w:r w:rsidRPr="00DD431F">
        <w:rPr>
          <w:rFonts w:ascii="Calibri" w:hAnsi="Calibri" w:cs="Calibri"/>
          <w:noProof/>
          <w:sz w:val="20"/>
          <w:lang w:val="nl-NL"/>
        </w:rPr>
        <w:t xml:space="preserve">Am J Transplant 2018;18:172–253. </w:t>
      </w:r>
    </w:p>
    <w:p w14:paraId="446F300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58. </w:t>
      </w:r>
      <w:r w:rsidRPr="00DD431F">
        <w:rPr>
          <w:rFonts w:ascii="Calibri" w:hAnsi="Calibri" w:cs="Calibri"/>
          <w:noProof/>
          <w:sz w:val="20"/>
          <w:lang w:val="nl-NL"/>
        </w:rPr>
        <w:tab/>
        <w:t xml:space="preserve">Muluk SC, Muluk VS, Kelley ME, et al. </w:t>
      </w:r>
      <w:r w:rsidRPr="000F35D3">
        <w:rPr>
          <w:rFonts w:ascii="Calibri" w:hAnsi="Calibri" w:cs="Calibri"/>
          <w:noProof/>
          <w:sz w:val="20"/>
        </w:rPr>
        <w:t xml:space="preserve">Outcome events in patients with claudication: A 15-year study in 2777 patients. J Vasc Surg 2001;33(2):251–8. </w:t>
      </w:r>
    </w:p>
    <w:p w14:paraId="7891AC3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9. </w:t>
      </w:r>
      <w:r w:rsidRPr="000F35D3">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788C4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0. </w:t>
      </w:r>
      <w:r w:rsidRPr="000F35D3">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4F95C3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1. </w:t>
      </w:r>
      <w:r w:rsidRPr="000F35D3">
        <w:rPr>
          <w:rFonts w:ascii="Calibri" w:hAnsi="Calibri" w:cs="Calibri"/>
          <w:noProof/>
          <w:sz w:val="20"/>
        </w:rPr>
        <w:tab/>
        <w:t xml:space="preserve">Murphy MM, Simons JP, Hill JS, et al. Pancreatic resection: A key component to reducing racial disparities in pancreatic adenocarcinoma. Cancer 2009;115(17):3979–90. </w:t>
      </w:r>
    </w:p>
    <w:p w14:paraId="0D52DE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2. </w:t>
      </w:r>
      <w:r w:rsidRPr="000F35D3">
        <w:rPr>
          <w:rFonts w:ascii="Calibri" w:hAnsi="Calibri" w:cs="Calibri"/>
          <w:noProof/>
          <w:sz w:val="20"/>
        </w:rPr>
        <w:tab/>
        <w:t xml:space="preserve">Mikkola R, Kelahaara J, Heikkinen J, Lahtinen J, Biancari F. Poor late survival after surgical treatment of pleural empyema. World J Surg 2010;34(2):266–71. </w:t>
      </w:r>
    </w:p>
    <w:p w14:paraId="3F3E1D9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3. </w:t>
      </w:r>
      <w:r w:rsidRPr="000F35D3">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D02AD6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4. </w:t>
      </w:r>
      <w:r w:rsidRPr="000F35D3">
        <w:rPr>
          <w:rFonts w:ascii="Calibri" w:hAnsi="Calibri" w:cs="Calibri"/>
          <w:noProof/>
          <w:sz w:val="20"/>
        </w:rPr>
        <w:tab/>
        <w:t xml:space="preserve">Piehler JM, Crichlow RW. Primary Carcinoma of the Gallbladder. Arch Surg 1977;112(1):26–30. </w:t>
      </w:r>
    </w:p>
    <w:p w14:paraId="7AC3506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5. </w:t>
      </w:r>
      <w:r w:rsidRPr="000F35D3">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31F0BFF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6. </w:t>
      </w:r>
      <w:r w:rsidRPr="000F35D3">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7C01F97D"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7. </w:t>
      </w:r>
      <w:r w:rsidRPr="000F35D3">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72CD338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8. </w:t>
      </w:r>
      <w:r w:rsidRPr="000F35D3">
        <w:rPr>
          <w:rFonts w:ascii="Calibri" w:hAnsi="Calibri" w:cs="Calibri"/>
          <w:noProof/>
          <w:sz w:val="20"/>
        </w:rPr>
        <w:tab/>
        <w:t xml:space="preserve">Ginsberg RJ, Rubinstein L V. Randomized trial of lobectomy versus limited resection for T1 N0 non-small cell lung cancer. Ann Thorac Surg 1995;60(3):615–23. </w:t>
      </w:r>
    </w:p>
    <w:p w14:paraId="453EE3D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9. </w:t>
      </w:r>
      <w:r w:rsidRPr="000F35D3">
        <w:rPr>
          <w:rFonts w:ascii="Calibri" w:hAnsi="Calibri" w:cs="Calibri"/>
          <w:noProof/>
          <w:sz w:val="20"/>
        </w:rPr>
        <w:tab/>
        <w:t xml:space="preserve">Redden MD, Chin TY, van Driel ML. Surgical versus non-surgical management for pleural empyema. Cochrane Database Syst. Rev. 2017;2017(3). </w:t>
      </w:r>
    </w:p>
    <w:p w14:paraId="18B682B3"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70. </w:t>
      </w:r>
      <w:r w:rsidRPr="000F35D3">
        <w:rPr>
          <w:rFonts w:ascii="Calibri" w:hAnsi="Calibri" w:cs="Calibri"/>
          <w:noProof/>
          <w:sz w:val="20"/>
        </w:rPr>
        <w:tab/>
        <w:t xml:space="preserve">Konstantinides S, Geibel A, Olschewski M, et al. A comparison of surgical and medical therapy for atrial </w:t>
      </w:r>
      <w:r w:rsidRPr="000F35D3">
        <w:rPr>
          <w:rFonts w:ascii="Calibri" w:hAnsi="Calibri" w:cs="Calibri"/>
          <w:noProof/>
          <w:sz w:val="20"/>
        </w:rPr>
        <w:lastRenderedPageBreak/>
        <w:t xml:space="preserve">septal defect in adults. </w:t>
      </w:r>
      <w:r w:rsidRPr="00DD431F">
        <w:rPr>
          <w:rFonts w:ascii="Calibri" w:hAnsi="Calibri" w:cs="Calibri"/>
          <w:noProof/>
          <w:sz w:val="20"/>
          <w:lang w:val="nl-NL"/>
        </w:rPr>
        <w:t xml:space="preserve">N Engl J Med 1995;333(8):469–73. </w:t>
      </w:r>
    </w:p>
    <w:p w14:paraId="2CC0C23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71. </w:t>
      </w:r>
      <w:r w:rsidRPr="00DD431F">
        <w:rPr>
          <w:rFonts w:ascii="Calibri" w:hAnsi="Calibri" w:cs="Calibri"/>
          <w:noProof/>
          <w:sz w:val="20"/>
          <w:lang w:val="nl-NL"/>
        </w:rPr>
        <w:tab/>
        <w:t xml:space="preserve">Sørensen VR, Heaf J, Wehberg S, Sørensen SS. </w:t>
      </w:r>
      <w:r w:rsidRPr="000F35D3">
        <w:rPr>
          <w:rFonts w:ascii="Calibri" w:hAnsi="Calibri" w:cs="Calibri"/>
          <w:noProof/>
          <w:sz w:val="20"/>
        </w:rPr>
        <w:t xml:space="preserve">Survival Benefit in Renal Transplantation Despite High Comorbidity. Transplantation 2016;100(10):2160–7. </w:t>
      </w:r>
    </w:p>
    <w:p w14:paraId="79E8038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2. </w:t>
      </w:r>
      <w:r w:rsidRPr="000F35D3">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54DD72A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3. </w:t>
      </w:r>
      <w:r w:rsidRPr="000F35D3">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4E83FAC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74. </w:t>
      </w:r>
      <w:r w:rsidRPr="00DD431F">
        <w:rPr>
          <w:rFonts w:ascii="Calibri" w:hAnsi="Calibri" w:cs="Calibri"/>
          <w:noProof/>
          <w:sz w:val="20"/>
          <w:lang w:val="nl-NL"/>
        </w:rPr>
        <w:tab/>
        <w:t xml:space="preserve">Stewart JM, Tone AA, Jiang H, et al. </w:t>
      </w:r>
      <w:r w:rsidRPr="000F35D3">
        <w:rPr>
          <w:rFonts w:ascii="Calibri" w:hAnsi="Calibri" w:cs="Calibri"/>
          <w:noProof/>
          <w:sz w:val="20"/>
        </w:rPr>
        <w:t xml:space="preserve">The optimal time for surgery in women with serous ovarian cancer. Can J Surg 2016;59(4):223–32. </w:t>
      </w:r>
    </w:p>
    <w:p w14:paraId="3838B8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5. </w:t>
      </w:r>
      <w:r w:rsidRPr="000F35D3">
        <w:rPr>
          <w:rFonts w:ascii="Calibri" w:hAnsi="Calibri" w:cs="Calibri"/>
          <w:noProof/>
          <w:sz w:val="20"/>
        </w:rPr>
        <w:tab/>
        <w:t xml:space="preserve">Davies L, Welch G. Thyroid cancer survival in the United States: Observational data from 1973 to 2005. Arch Otolaryngol - Head Neck Surg 2010;136(5):440–4. </w:t>
      </w:r>
    </w:p>
    <w:p w14:paraId="730AEB4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6. </w:t>
      </w:r>
      <w:r w:rsidRPr="000F35D3">
        <w:rPr>
          <w:rFonts w:ascii="Calibri" w:hAnsi="Calibri" w:cs="Calibri"/>
          <w:noProof/>
          <w:sz w:val="20"/>
        </w:rPr>
        <w:tab/>
        <w:t xml:space="preserve">Bleicher RJ, Ruth K, Sigurdson ER, et al. Time to surgery and breast cancer survival in the United States. JAMA Oncol 2016;2(3):330–9. </w:t>
      </w:r>
    </w:p>
    <w:p w14:paraId="04F0E86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7. </w:t>
      </w:r>
      <w:r w:rsidRPr="000F35D3">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910503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8. </w:t>
      </w:r>
      <w:r w:rsidRPr="000F35D3">
        <w:rPr>
          <w:rFonts w:ascii="Calibri" w:hAnsi="Calibri" w:cs="Calibri"/>
          <w:noProof/>
          <w:sz w:val="20"/>
        </w:rPr>
        <w:tab/>
        <w:t>USRDS [Internet]. [cited 2020 May 19];Available from: https://www.usrds.org/2015/view/</w:t>
      </w:r>
    </w:p>
    <w:p w14:paraId="71E252E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9. </w:t>
      </w:r>
      <w:r w:rsidRPr="000F35D3">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12934A9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0. </w:t>
      </w:r>
      <w:r w:rsidRPr="000F35D3">
        <w:rPr>
          <w:rFonts w:ascii="Calibri" w:hAnsi="Calibri" w:cs="Calibri"/>
          <w:noProof/>
          <w:sz w:val="20"/>
        </w:rPr>
        <w:tab/>
        <w:t xml:space="preserve">Chung JH, Lee SH, Kim KT, Jung JS, Son HS, Sun K. Optimal Timing of Thoracoscopic Drainage and Decortication for Empyema. Ann Thorac Surg 2014;97(1):224–9. </w:t>
      </w:r>
    </w:p>
    <w:p w14:paraId="37A1B1F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1. </w:t>
      </w:r>
      <w:r w:rsidRPr="000F35D3">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135172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2. </w:t>
      </w:r>
      <w:r w:rsidRPr="000F35D3">
        <w:rPr>
          <w:rFonts w:ascii="Calibri" w:hAnsi="Calibri" w:cs="Calibri"/>
          <w:noProof/>
          <w:sz w:val="20"/>
        </w:rPr>
        <w:tab/>
        <w:t>Organ Procurement and Transplantation Network [Internet]. [cited 2020 May 19];Available from: https://optn.transplant.hrsa.gov/data/view-data-reports/national-data/</w:t>
      </w:r>
    </w:p>
    <w:p w14:paraId="7CC6763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3. </w:t>
      </w:r>
      <w:r w:rsidRPr="000F35D3">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64B1A1D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4. </w:t>
      </w:r>
      <w:r w:rsidRPr="000F35D3">
        <w:rPr>
          <w:rFonts w:ascii="Calibri" w:hAnsi="Calibri" w:cs="Calibri"/>
          <w:noProof/>
          <w:sz w:val="20"/>
        </w:rPr>
        <w:tab/>
        <w:t xml:space="preserve">Bonow RO, Greenland P. Population-wide trends in aortic stenosis incidence and outcomes. Circulation. 2015;131(11):969–71. </w:t>
      </w:r>
    </w:p>
    <w:p w14:paraId="0D99FC1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5. </w:t>
      </w:r>
      <w:r w:rsidRPr="000F35D3">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6768A91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6. </w:t>
      </w:r>
      <w:r w:rsidRPr="000F35D3">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352AB92F"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0F35D3">
        <w:rPr>
          <w:rFonts w:ascii="Calibri" w:hAnsi="Calibri" w:cs="Calibri"/>
          <w:noProof/>
          <w:sz w:val="20"/>
        </w:rPr>
        <w:t xml:space="preserve">87. </w:t>
      </w:r>
      <w:r w:rsidRPr="000F35D3">
        <w:rPr>
          <w:rFonts w:ascii="Calibri" w:hAnsi="Calibri" w:cs="Calibri"/>
          <w:noProof/>
          <w:sz w:val="20"/>
        </w:rPr>
        <w:tab/>
        <w:t xml:space="preserve">Tan WS, Trinh QD, Hayn MH, et al. Delayed nephrectomy has comparable long-term overall survival to immediate nephrectomy for cT1a renal cell carcinoma: A population-based analysis. </w:t>
      </w:r>
      <w:r w:rsidRPr="00DD431F">
        <w:rPr>
          <w:rFonts w:ascii="Calibri" w:hAnsi="Calibri" w:cs="Calibri"/>
          <w:noProof/>
          <w:sz w:val="20"/>
          <w:lang w:val="nl-NL"/>
        </w:rPr>
        <w:t xml:space="preserve">Urol Oncol Semin Orig Investig 2020;38(3):74.e13-74.e20. </w:t>
      </w:r>
    </w:p>
    <w:p w14:paraId="430F08E8" w14:textId="77777777" w:rsidR="000F35D3" w:rsidRPr="00DD431F" w:rsidRDefault="000F35D3" w:rsidP="000F35D3">
      <w:pPr>
        <w:widowControl w:val="0"/>
        <w:autoSpaceDE w:val="0"/>
        <w:autoSpaceDN w:val="0"/>
        <w:adjustRightInd w:val="0"/>
        <w:spacing w:before="40"/>
        <w:ind w:left="640" w:hanging="640"/>
        <w:rPr>
          <w:rFonts w:ascii="Calibri" w:hAnsi="Calibri" w:cs="Calibri"/>
          <w:noProof/>
          <w:sz w:val="20"/>
          <w:lang w:val="nl-NL"/>
        </w:rPr>
      </w:pPr>
      <w:r w:rsidRPr="00DD431F">
        <w:rPr>
          <w:rFonts w:ascii="Calibri" w:hAnsi="Calibri" w:cs="Calibri"/>
          <w:noProof/>
          <w:sz w:val="20"/>
          <w:lang w:val="nl-NL"/>
        </w:rPr>
        <w:t xml:space="preserve">88. </w:t>
      </w:r>
      <w:r w:rsidRPr="00DD431F">
        <w:rPr>
          <w:rFonts w:ascii="Calibri" w:hAnsi="Calibri" w:cs="Calibri"/>
          <w:noProof/>
          <w:sz w:val="20"/>
          <w:lang w:val="nl-NL"/>
        </w:rPr>
        <w:tab/>
        <w:t xml:space="preserve">Janssen MWW, Linxweiler J, Terwey S, et al. </w:t>
      </w:r>
      <w:r w:rsidRPr="000F35D3">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w:t>
      </w:r>
      <w:r w:rsidRPr="00DD431F">
        <w:rPr>
          <w:rFonts w:ascii="Calibri" w:hAnsi="Calibri" w:cs="Calibri"/>
          <w:noProof/>
          <w:sz w:val="20"/>
          <w:lang w:val="nl-NL"/>
        </w:rPr>
        <w:t xml:space="preserve">PLoS One 2018;13(5). </w:t>
      </w:r>
    </w:p>
    <w:p w14:paraId="32D5750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DD431F">
        <w:rPr>
          <w:rFonts w:ascii="Calibri" w:hAnsi="Calibri" w:cs="Calibri"/>
          <w:noProof/>
          <w:sz w:val="20"/>
          <w:lang w:val="nl-NL"/>
        </w:rPr>
        <w:t xml:space="preserve">89. </w:t>
      </w:r>
      <w:r w:rsidRPr="00DD431F">
        <w:rPr>
          <w:rFonts w:ascii="Calibri" w:hAnsi="Calibri" w:cs="Calibri"/>
          <w:noProof/>
          <w:sz w:val="20"/>
          <w:lang w:val="nl-NL"/>
        </w:rPr>
        <w:tab/>
        <w:t xml:space="preserve">Jakola AS, Myrmel KS, Kloster R, et al. </w:t>
      </w:r>
      <w:r w:rsidRPr="000F35D3">
        <w:rPr>
          <w:rFonts w:ascii="Calibri" w:hAnsi="Calibri" w:cs="Calibri"/>
          <w:noProof/>
          <w:sz w:val="20"/>
        </w:rPr>
        <w:t xml:space="preserve">Comparison of a strategy favoring early surgical resection vs a strategy favoring watchful waiting in low-grade gliomas. JAMA - J Am Med Assoc 2012;308(18):1881–8. </w:t>
      </w:r>
    </w:p>
    <w:p w14:paraId="41F7C26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0. </w:t>
      </w:r>
      <w:r w:rsidRPr="000F35D3">
        <w:rPr>
          <w:rFonts w:ascii="Calibri" w:hAnsi="Calibri" w:cs="Calibri"/>
          <w:noProof/>
          <w:sz w:val="20"/>
        </w:rPr>
        <w:tab/>
        <w:t xml:space="preserve">Haruna A, Muro S, Nakano Y, et al. CT scan findings of emphysema predict mortality in COPD. Chest 2010;138(3):635–40. </w:t>
      </w:r>
    </w:p>
    <w:p w14:paraId="58EA6F2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1. </w:t>
      </w:r>
      <w:r w:rsidRPr="000F35D3">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34B6A3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2. </w:t>
      </w:r>
      <w:r w:rsidRPr="000F35D3">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5DBD76E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3. </w:t>
      </w:r>
      <w:r w:rsidRPr="000F35D3">
        <w:rPr>
          <w:rFonts w:ascii="Calibri" w:hAnsi="Calibri" w:cs="Calibri"/>
          <w:noProof/>
          <w:sz w:val="20"/>
        </w:rPr>
        <w:tab/>
        <w:t xml:space="preserve">Petrides GA, Subramaniam N, Pham M, et al. Reducing the morbidity of parotidectomy for benign </w:t>
      </w:r>
      <w:r w:rsidRPr="000F35D3">
        <w:rPr>
          <w:rFonts w:ascii="Calibri" w:hAnsi="Calibri" w:cs="Calibri"/>
          <w:noProof/>
          <w:sz w:val="20"/>
        </w:rPr>
        <w:lastRenderedPageBreak/>
        <w:t>pathology. 2020;</w:t>
      </w:r>
    </w:p>
    <w:p w14:paraId="48864D0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4. </w:t>
      </w:r>
      <w:r w:rsidRPr="000F35D3">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63462E0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5. </w:t>
      </w:r>
      <w:r w:rsidRPr="000F35D3">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1661BC7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6. </w:t>
      </w:r>
      <w:r w:rsidRPr="000F35D3">
        <w:rPr>
          <w:rFonts w:ascii="Calibri" w:hAnsi="Calibri" w:cs="Calibri"/>
          <w:noProof/>
          <w:sz w:val="20"/>
        </w:rPr>
        <w:tab/>
        <w:t xml:space="preserve">Pettitt D, Raza S, Naughton B, et al. The Limitations of QALY: A Literature Review. J Stem Cell Res Ther 2016;6(4). </w:t>
      </w:r>
    </w:p>
    <w:p w14:paraId="3E889C0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7. </w:t>
      </w:r>
      <w:r w:rsidRPr="000F35D3">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4"/>
      <w:footerReference w:type="default" r:id="rId1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bruiker" w:date="2020-06-22T10:31:00Z" w:initials="G">
    <w:p w14:paraId="38DD3019" w14:textId="77777777" w:rsidR="000F35D3" w:rsidRDefault="000F35D3">
      <w:pPr>
        <w:pStyle w:val="CommentText"/>
      </w:pPr>
      <w:r>
        <w:rPr>
          <w:rStyle w:val="CommentReference"/>
        </w:rPr>
        <w:annotationRef/>
      </w:r>
      <w:r>
        <w:t>For NEJM</w:t>
      </w:r>
    </w:p>
    <w:p w14:paraId="75761B7D" w14:textId="188B0793" w:rsidR="000F35D3" w:rsidRDefault="000F35D3">
      <w:pPr>
        <w:pStyle w:val="CommentText"/>
      </w:pPr>
    </w:p>
  </w:comment>
  <w:comment w:id="1" w:author="Lisa Caulley" w:date="2020-06-21T13:25:00Z" w:initials="LC">
    <w:p w14:paraId="31393337" w14:textId="77777777" w:rsidR="00BB3C35" w:rsidRDefault="00BB3C35" w:rsidP="00BB3C35">
      <w:pPr>
        <w:pStyle w:val="CommentText"/>
      </w:pPr>
      <w:r>
        <w:rPr>
          <w:rStyle w:val="CommentReference"/>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2" w:author="Lisa Caulley" w:date="2020-06-21T14:55:00Z" w:initials="LC">
    <w:p w14:paraId="7A6E9620" w14:textId="77777777" w:rsidR="00BB3C35" w:rsidRDefault="00BB3C35" w:rsidP="00BB3C35">
      <w:pPr>
        <w:pStyle w:val="CommentText"/>
      </w:pPr>
      <w:r>
        <w:rPr>
          <w:rStyle w:val="CommentReference"/>
        </w:rPr>
        <w:annotationRef/>
      </w:r>
      <w:r>
        <w:t>Would add something about what you defined as urgent surgery here (since that is your primary outcome?)</w:t>
      </w:r>
    </w:p>
  </w:comment>
  <w:comment w:id="3" w:author="Gebruiker" w:date="2020-06-22T12:28:00Z" w:initials="G">
    <w:p w14:paraId="4C29A8A4" w14:textId="6A4D2ACD" w:rsidR="004D6508" w:rsidRDefault="004D6508">
      <w:pPr>
        <w:pStyle w:val="CommentText"/>
      </w:pPr>
      <w:r>
        <w:rPr>
          <w:rStyle w:val="CommentReference"/>
        </w:rPr>
        <w:annotationRef/>
      </w:r>
      <w:r>
        <w:t>TO DO</w:t>
      </w:r>
    </w:p>
  </w:comment>
  <w:comment w:id="4" w:author="Gebruiker" w:date="2020-06-22T12:32:00Z" w:initials="G">
    <w:p w14:paraId="7B53973E" w14:textId="7565A1CC" w:rsidR="00620DB0" w:rsidRDefault="00620DB0">
      <w:pPr>
        <w:pStyle w:val="CommentText"/>
      </w:pPr>
      <w:r>
        <w:rPr>
          <w:rStyle w:val="CommentReference"/>
        </w:rPr>
        <w:annotationRef/>
      </w:r>
      <w:r>
        <w:t>Is it clear?</w:t>
      </w:r>
    </w:p>
  </w:comment>
  <w:comment w:id="5" w:author="Gebruiker" w:date="2020-06-22T12:35:00Z" w:initials="G">
    <w:p w14:paraId="1BA80634" w14:textId="77777777" w:rsidR="00620DB0" w:rsidRDefault="00620DB0" w:rsidP="00620DB0">
      <w:pPr>
        <w:pStyle w:val="CommentText"/>
        <w:numPr>
          <w:ilvl w:val="0"/>
          <w:numId w:val="15"/>
        </w:numPr>
      </w:pPr>
      <w:r>
        <w:rPr>
          <w:rStyle w:val="CommentReference"/>
        </w:rPr>
        <w:annotationRef/>
      </w:r>
      <w:r>
        <w:t>Methods</w:t>
      </w:r>
    </w:p>
    <w:p w14:paraId="64124E63" w14:textId="2A4B0914" w:rsidR="00620DB0" w:rsidRDefault="00620DB0" w:rsidP="00620DB0">
      <w:pPr>
        <w:pStyle w:val="CommentText"/>
      </w:pPr>
    </w:p>
  </w:comment>
  <w:comment w:id="6" w:author="Lisa Caulley" w:date="2020-06-21T15:10:00Z" w:initials="LC">
    <w:p w14:paraId="7E602BCD" w14:textId="77777777" w:rsidR="00E56F28" w:rsidRDefault="00E56F28" w:rsidP="00E56F28">
      <w:pPr>
        <w:pStyle w:val="CommentText"/>
      </w:pPr>
      <w:r>
        <w:rPr>
          <w:rStyle w:val="CommentReference"/>
        </w:rPr>
        <w:annotationRef/>
      </w:r>
      <w:r>
        <w:t>Survival wasn’t discussed in the results at all (only QALYs) which seems to be your focus (and makes sense to use standardized quality-adjusted survival across different surgeries. Seems a bit out of place to present results of survival vs quality-adjusted survival here. If presenting here, should discuss survival in results</w:t>
      </w:r>
    </w:p>
  </w:comment>
  <w:comment w:id="7" w:author="Lisa Caulley" w:date="2020-06-21T15:22:00Z" w:initials="LC">
    <w:p w14:paraId="7D1D0159" w14:textId="77777777" w:rsidR="00186C9D" w:rsidRDefault="00186C9D" w:rsidP="00186C9D">
      <w:pPr>
        <w:pStyle w:val="CommentText"/>
      </w:pPr>
      <w:r>
        <w:rPr>
          <w:rStyle w:val="CommentReference"/>
        </w:rPr>
        <w:annotationRef/>
      </w:r>
      <w:r>
        <w:t>Would explain this in your methods (unless I missed!)</w:t>
      </w:r>
    </w:p>
  </w:comment>
  <w:comment w:id="8" w:author="Lisa Caulley" w:date="2020-06-21T15:25:00Z" w:initials="LC">
    <w:p w14:paraId="370C88D9" w14:textId="77777777" w:rsidR="00186C9D" w:rsidRDefault="00186C9D" w:rsidP="00186C9D">
      <w:pPr>
        <w:pStyle w:val="CommentText"/>
      </w:pPr>
      <w:r>
        <w:rPr>
          <w:rStyle w:val="CommentReference"/>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9" w:author="Lisa Caulley" w:date="2020-06-21T15:20:00Z" w:initials="LC">
    <w:p w14:paraId="49AC7547" w14:textId="77777777" w:rsidR="00186C9D" w:rsidRDefault="00186C9D" w:rsidP="00186C9D">
      <w:pPr>
        <w:pStyle w:val="CommentText"/>
      </w:pPr>
      <w:r>
        <w:rPr>
          <w:rStyle w:val="CommentReference"/>
        </w:rPr>
        <w:annotationRef/>
      </w:r>
      <w:r>
        <w:t xml:space="preserve">What was used to quantify the change in quality of life due to delays (like how did quality of life in each </w:t>
      </w:r>
      <w:proofErr w:type="gramStart"/>
      <w:r>
        <w:t>10 week</w:t>
      </w:r>
      <w:proofErr w:type="gramEnd"/>
      <w:r>
        <w:t xml:space="preserve"> interval differ if not based on delays from surgery)?</w:t>
      </w:r>
    </w:p>
  </w:comment>
  <w:comment w:id="10" w:author="Lisa Caulley" w:date="2020-06-21T15:23:00Z" w:initials="LC">
    <w:p w14:paraId="773F31B6" w14:textId="77777777" w:rsidR="00186C9D" w:rsidRDefault="00186C9D" w:rsidP="00186C9D">
      <w:pPr>
        <w:pStyle w:val="CommentText"/>
      </w:pPr>
      <w:r>
        <w:rPr>
          <w:rStyle w:val="CommentReference"/>
        </w:rPr>
        <w:annotationRef/>
      </w:r>
      <w:r>
        <w:t>As per my note above</w:t>
      </w:r>
    </w:p>
  </w:comment>
  <w:comment w:id="11" w:author="Lisa Caulley" w:date="2020-06-21T15:31:00Z" w:initials="LC">
    <w:p w14:paraId="3B550AEA" w14:textId="77777777" w:rsidR="00186C9D" w:rsidRDefault="00186C9D" w:rsidP="00186C9D">
      <w:pPr>
        <w:pStyle w:val="CommentText"/>
      </w:pPr>
      <w:r>
        <w:rPr>
          <w:rStyle w:val="CommentReference"/>
        </w:rPr>
        <w:annotationRef/>
      </w:r>
      <w:r>
        <w:t>I would move this to limitations as the generalizability may be limited as the model is primarily applicable to a Dutch population.</w:t>
      </w:r>
    </w:p>
  </w:comment>
  <w:comment w:id="12" w:author="Lisa Caulley" w:date="2020-06-21T15:30:00Z" w:initials="LC">
    <w:p w14:paraId="70C2650D" w14:textId="77777777" w:rsidR="00186C9D" w:rsidRDefault="00186C9D" w:rsidP="00186C9D">
      <w:pPr>
        <w:pStyle w:val="CommentText"/>
      </w:pPr>
      <w:r>
        <w:rPr>
          <w:rStyle w:val="CommentReference"/>
        </w:rPr>
        <w:annotationRef/>
      </w:r>
      <w:r>
        <w:t>I’m torn whether this undermines your current model or is helpful for transparency</w:t>
      </w:r>
    </w:p>
  </w:comment>
  <w:comment w:id="13" w:author="Lisa Caulley" w:date="2020-06-21T15:27:00Z" w:initials="LC">
    <w:p w14:paraId="2B3FE947" w14:textId="77777777" w:rsidR="00186C9D" w:rsidRDefault="00186C9D" w:rsidP="00186C9D">
      <w:pPr>
        <w:pStyle w:val="CommentText"/>
      </w:pPr>
      <w:r>
        <w:rPr>
          <w:rStyle w:val="CommentReference"/>
        </w:rPr>
        <w:annotationRef/>
      </w:r>
      <w:r>
        <w:t>I would avoid discussing model validation since you didn’t perform any test of validity of the current model</w:t>
      </w:r>
    </w:p>
  </w:comment>
  <w:comment w:id="14" w:author="E.M. Krijkamp" w:date="2020-06-23T07:53:00Z" w:initials="EK">
    <w:p w14:paraId="5173505C" w14:textId="34FE52A5" w:rsidR="00820406" w:rsidRDefault="00820406">
      <w:pPr>
        <w:pStyle w:val="CommentText"/>
      </w:pPr>
      <w:r>
        <w:rPr>
          <w:rStyle w:val="CommentReference"/>
        </w:rPr>
        <w:annotationRef/>
      </w:r>
      <w:r>
        <w:t>We do not refer to these appendices in the text. Would it make sense to combine them in appendix C – and call it the “methods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761B7D" w15:done="0"/>
  <w15:commentEx w15:paraId="31393337" w15:done="0"/>
  <w15:commentEx w15:paraId="7A6E9620" w15:done="0"/>
  <w15:commentEx w15:paraId="4C29A8A4" w15:done="0"/>
  <w15:commentEx w15:paraId="7B53973E" w15:done="0"/>
  <w15:commentEx w15:paraId="64124E63" w15:done="0"/>
  <w15:commentEx w15:paraId="7E602BCD" w15:done="0"/>
  <w15:commentEx w15:paraId="7D1D0159" w15:done="0"/>
  <w15:commentEx w15:paraId="370C88D9" w15:done="0"/>
  <w15:commentEx w15:paraId="49AC7547" w15:done="0"/>
  <w15:commentEx w15:paraId="773F31B6" w15:done="0"/>
  <w15:commentEx w15:paraId="3B550AEA" w15:done="0"/>
  <w15:commentEx w15:paraId="70C2650D" w15:done="0"/>
  <w15:commentEx w15:paraId="2B3FE947" w15:done="0"/>
  <w15:commentEx w15:paraId="517350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31393337" w16cid:durableId="229C3130"/>
  <w16cid:commentId w16cid:paraId="7A6E9620" w16cid:durableId="229C3131"/>
  <w16cid:commentId w16cid:paraId="4C29A8A4" w16cid:durableId="229C3132"/>
  <w16cid:commentId w16cid:paraId="7B53973E" w16cid:durableId="229C3133"/>
  <w16cid:commentId w16cid:paraId="64124E63" w16cid:durableId="229C3134"/>
  <w16cid:commentId w16cid:paraId="7E602BCD" w16cid:durableId="229C3135"/>
  <w16cid:commentId w16cid:paraId="7D1D0159" w16cid:durableId="229C3136"/>
  <w16cid:commentId w16cid:paraId="370C88D9" w16cid:durableId="229C3137"/>
  <w16cid:commentId w16cid:paraId="49AC7547" w16cid:durableId="229C3138"/>
  <w16cid:commentId w16cid:paraId="773F31B6" w16cid:durableId="229C3139"/>
  <w16cid:commentId w16cid:paraId="3B550AEA" w16cid:durableId="229C313A"/>
  <w16cid:commentId w16cid:paraId="70C2650D" w16cid:durableId="229C313B"/>
  <w16cid:commentId w16cid:paraId="2B3FE947" w16cid:durableId="229C313C"/>
  <w16cid:commentId w16cid:paraId="5173505C" w16cid:durableId="229C33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7A286" w14:textId="77777777" w:rsidR="00B93BFA" w:rsidRDefault="00B93BFA" w:rsidP="00FE7393">
      <w:r>
        <w:separator/>
      </w:r>
    </w:p>
  </w:endnote>
  <w:endnote w:type="continuationSeparator" w:id="0">
    <w:p w14:paraId="6A0C7993" w14:textId="77777777" w:rsidR="00B93BFA" w:rsidRDefault="00B93BFA"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0F35D3" w:rsidRDefault="000F35D3"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0F35D3" w:rsidRDefault="000F35D3"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0F35D3" w:rsidRDefault="000F35D3"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E17B5">
          <w:rPr>
            <w:rStyle w:val="PageNumber"/>
            <w:noProof/>
          </w:rPr>
          <w:t>18</w:t>
        </w:r>
        <w:r>
          <w:rPr>
            <w:rStyle w:val="PageNumber"/>
          </w:rPr>
          <w:fldChar w:fldCharType="end"/>
        </w:r>
      </w:p>
    </w:sdtContent>
  </w:sdt>
  <w:p w14:paraId="4CEB769F" w14:textId="77777777" w:rsidR="000F35D3" w:rsidRDefault="000F35D3"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71232" w14:textId="77777777" w:rsidR="00B93BFA" w:rsidRDefault="00B93BFA" w:rsidP="00FE7393">
      <w:r>
        <w:separator/>
      </w:r>
    </w:p>
  </w:footnote>
  <w:footnote w:type="continuationSeparator" w:id="0">
    <w:p w14:paraId="5CE9C33C" w14:textId="77777777" w:rsidR="00B93BFA" w:rsidRDefault="00B93BFA"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bruiker">
    <w15:presenceInfo w15:providerId="None" w15:userId="Gebruiker"/>
  </w15:person>
  <w15:person w15:author="Lisa Caulley">
    <w15:presenceInfo w15:providerId="Windows Live" w15:userId="52fdc40fdf4d9d8b"/>
  </w15:person>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396D"/>
    <w:rsid w:val="000960D9"/>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3AE"/>
    <w:rsid w:val="00153762"/>
    <w:rsid w:val="001545FF"/>
    <w:rsid w:val="0015520D"/>
    <w:rsid w:val="001559E3"/>
    <w:rsid w:val="00155FFA"/>
    <w:rsid w:val="001613FF"/>
    <w:rsid w:val="00163436"/>
    <w:rsid w:val="00163AE5"/>
    <w:rsid w:val="001656AC"/>
    <w:rsid w:val="00166F78"/>
    <w:rsid w:val="00167841"/>
    <w:rsid w:val="00173871"/>
    <w:rsid w:val="0017F927"/>
    <w:rsid w:val="001806CD"/>
    <w:rsid w:val="00182E81"/>
    <w:rsid w:val="0018357F"/>
    <w:rsid w:val="00186C9D"/>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60E4"/>
    <w:rsid w:val="001E69DE"/>
    <w:rsid w:val="001F0CCD"/>
    <w:rsid w:val="001F3FAE"/>
    <w:rsid w:val="001F4168"/>
    <w:rsid w:val="001F564F"/>
    <w:rsid w:val="001F69FD"/>
    <w:rsid w:val="00200F83"/>
    <w:rsid w:val="00202AC6"/>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43A1"/>
    <w:rsid w:val="00257021"/>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BA6"/>
    <w:rsid w:val="00397FFE"/>
    <w:rsid w:val="003A3C68"/>
    <w:rsid w:val="003A5099"/>
    <w:rsid w:val="003B0009"/>
    <w:rsid w:val="003B106D"/>
    <w:rsid w:val="003B2FCA"/>
    <w:rsid w:val="003B3409"/>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0E26"/>
    <w:rsid w:val="004163EC"/>
    <w:rsid w:val="00417F4E"/>
    <w:rsid w:val="00420C01"/>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79"/>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1679E"/>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ADD"/>
    <w:rsid w:val="00870D1A"/>
    <w:rsid w:val="00872009"/>
    <w:rsid w:val="008734A0"/>
    <w:rsid w:val="00877B32"/>
    <w:rsid w:val="0088684D"/>
    <w:rsid w:val="008902F1"/>
    <w:rsid w:val="00890CC8"/>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488B"/>
    <w:rsid w:val="00905441"/>
    <w:rsid w:val="0091097D"/>
    <w:rsid w:val="00912A1A"/>
    <w:rsid w:val="00921E11"/>
    <w:rsid w:val="00922E1F"/>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A4495"/>
    <w:rsid w:val="009C656C"/>
    <w:rsid w:val="009D493D"/>
    <w:rsid w:val="009D5E88"/>
    <w:rsid w:val="009D6D25"/>
    <w:rsid w:val="009D7F52"/>
    <w:rsid w:val="009E22E4"/>
    <w:rsid w:val="009E508D"/>
    <w:rsid w:val="009E62A4"/>
    <w:rsid w:val="009E7D3A"/>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511C"/>
    <w:rsid w:val="00A67769"/>
    <w:rsid w:val="00A701F7"/>
    <w:rsid w:val="00A71485"/>
    <w:rsid w:val="00A82D6D"/>
    <w:rsid w:val="00A83EA1"/>
    <w:rsid w:val="00A841EB"/>
    <w:rsid w:val="00A962DD"/>
    <w:rsid w:val="00AA2479"/>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1005"/>
    <w:rsid w:val="00B53AF3"/>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3BFA"/>
    <w:rsid w:val="00B9676F"/>
    <w:rsid w:val="00BA1945"/>
    <w:rsid w:val="00BA2617"/>
    <w:rsid w:val="00BA2ECA"/>
    <w:rsid w:val="00BA3E69"/>
    <w:rsid w:val="00BA3F4F"/>
    <w:rsid w:val="00BA5C64"/>
    <w:rsid w:val="00BB23FC"/>
    <w:rsid w:val="00BB3C35"/>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C00721"/>
    <w:rsid w:val="00C0418C"/>
    <w:rsid w:val="00C047C6"/>
    <w:rsid w:val="00C12402"/>
    <w:rsid w:val="00C12832"/>
    <w:rsid w:val="00C24363"/>
    <w:rsid w:val="00C24ED4"/>
    <w:rsid w:val="00C26755"/>
    <w:rsid w:val="00C2764C"/>
    <w:rsid w:val="00C30596"/>
    <w:rsid w:val="00C30BCA"/>
    <w:rsid w:val="00C3110E"/>
    <w:rsid w:val="00C34858"/>
    <w:rsid w:val="00C35271"/>
    <w:rsid w:val="00C43C4F"/>
    <w:rsid w:val="00C464ED"/>
    <w:rsid w:val="00C47D5A"/>
    <w:rsid w:val="00C56785"/>
    <w:rsid w:val="00C67871"/>
    <w:rsid w:val="00C678D7"/>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2CE7"/>
    <w:rsid w:val="00DA50B4"/>
    <w:rsid w:val="00DA712E"/>
    <w:rsid w:val="00DB1A5E"/>
    <w:rsid w:val="00DB4785"/>
    <w:rsid w:val="00DB49C1"/>
    <w:rsid w:val="00DB7372"/>
    <w:rsid w:val="00DC3351"/>
    <w:rsid w:val="00DC4B44"/>
    <w:rsid w:val="00DC66CB"/>
    <w:rsid w:val="00DD0AE3"/>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6806"/>
    <w:rsid w:val="00F17231"/>
    <w:rsid w:val="00F203BD"/>
    <w:rsid w:val="00F22109"/>
    <w:rsid w:val="00F23642"/>
    <w:rsid w:val="00F265AD"/>
    <w:rsid w:val="00F26CE8"/>
    <w:rsid w:val="00F2711F"/>
    <w:rsid w:val="00F31A0D"/>
    <w:rsid w:val="00F323B8"/>
    <w:rsid w:val="00F3324B"/>
    <w:rsid w:val="00F33358"/>
    <w:rsid w:val="00F3380A"/>
    <w:rsid w:val="00F34F0F"/>
    <w:rsid w:val="00F42A4D"/>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D56672-75F8-5848-840F-28182FB71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8</Pages>
  <Words>46943</Words>
  <Characters>267580</Characters>
  <Application>Microsoft Office Word</Application>
  <DocSecurity>0</DocSecurity>
  <Lines>2229</Lines>
  <Paragraphs>6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15</cp:revision>
  <dcterms:created xsi:type="dcterms:W3CDTF">2020-06-22T10:48:00Z</dcterms:created>
  <dcterms:modified xsi:type="dcterms:W3CDTF">2020-06-23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